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 xml:space="preserve">Specificity Prediction of Plant Acyl-ACP </w:t>
      </w:r>
      <w:proofErr w:type="spellStart"/>
      <w:r w:rsidRPr="005930BC">
        <w:t>Thioesterases</w:t>
      </w:r>
      <w:proofErr w:type="spellEnd"/>
      <w:r w:rsidRPr="005930BC">
        <w:t xml:space="preserve"> using Machine </w:t>
      </w:r>
      <w:proofErr w:type="gramStart"/>
      <w:r w:rsidRPr="005930BC">
        <w:t>Learning</w:t>
      </w:r>
      <w:bookmarkEnd w:id="0"/>
      <w:proofErr w:type="gramEnd"/>
    </w:p>
    <w:p w14:paraId="387C2F91" w14:textId="5963B6E1" w:rsidR="001104BF" w:rsidRPr="00DA10F2" w:rsidRDefault="001104BF" w:rsidP="00D75FCC">
      <w:pPr>
        <w:pStyle w:val="BodyText"/>
      </w:pPr>
      <w:proofErr w:type="spellStart"/>
      <w:r w:rsidRPr="00DA10F2">
        <w:t>Deepro</w:t>
      </w:r>
      <w:proofErr w:type="spellEnd"/>
      <w:r w:rsidRPr="00DA10F2">
        <w:t xml:space="preserve"> Banerjee*, Michael Jindra†, Brian F. </w:t>
      </w:r>
      <w:proofErr w:type="spellStart"/>
      <w:r w:rsidRPr="00DA10F2">
        <w:t>Pfleger</w:t>
      </w:r>
      <w:proofErr w:type="spellEnd"/>
      <w:r w:rsidRPr="00DA10F2">
        <w:t xml:space="preserve">†, Costas D. </w:t>
      </w:r>
      <w:proofErr w:type="spellStart"/>
      <w:r w:rsidRPr="00DA10F2">
        <w:t>Maranas</w:t>
      </w:r>
      <w:proofErr w:type="spellEnd"/>
      <w:r w:rsidRPr="00DA10F2">
        <w:t xml:space="preserve">*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D75FCC">
      <w:pPr>
        <w:pStyle w:val="Heading2"/>
      </w:pPr>
    </w:p>
    <w:p w14:paraId="51035624" w14:textId="46E6253D" w:rsidR="006E16CF" w:rsidRPr="005930BC" w:rsidRDefault="006E16CF" w:rsidP="00D75FCC">
      <w:pPr>
        <w:pStyle w:val="Heading2"/>
      </w:pPr>
      <w:r w:rsidRPr="005930BC">
        <w:t>Introduction</w:t>
      </w:r>
    </w:p>
    <w:p w14:paraId="62EA4BFD" w14:textId="0F3710C6"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w:t>
      </w:r>
      <w:del w:id="1" w:author="Mike Jindra" w:date="2021-03-02T10:21:00Z">
        <w:r w:rsidRPr="006E16CF" w:rsidDel="006D1D82">
          <w:delText xml:space="preserve"> the</w:delText>
        </w:r>
      </w:del>
      <w:r w:rsidRPr="006E16CF">
        <w:t xml:space="preserve"> higher value oleochemical derivatives, such as fatty alcohols, directly from petrochemical building blocks.  However, these processes yield a </w:t>
      </w:r>
      <w:commentRangeStart w:id="2"/>
      <w:r w:rsidRPr="006E16CF">
        <w:t>distribution of alcohol</w:t>
      </w:r>
      <w:r w:rsidR="00451622">
        <w:t>s</w:t>
      </w:r>
      <w:commentRangeEnd w:id="2"/>
      <w:r w:rsidR="006D1D82">
        <w:rPr>
          <w:rStyle w:val="CommentReference"/>
        </w:rPr>
        <w:commentReference w:id="2"/>
      </w:r>
      <w:r w:rsidRPr="006E16CF">
        <w:t xml:space="preserve">,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46A09589" w:rsidR="008169AA" w:rsidRDefault="006E16CF" w:rsidP="00D75FCC">
      <w:r w:rsidRPr="006E16CF">
        <w:t xml:space="preserve">As an alternative, the field of synthetic biology has achieved fatty acid and fatty alcohol distributions </w:t>
      </w:r>
      <w:r w:rsidR="000879E1">
        <w:t>with over</w:t>
      </w:r>
      <w:r w:rsidRPr="006E16CF">
        <w:t xml:space="preserve"> 90% </w:t>
      </w:r>
      <w:r w:rsidR="000879E1">
        <w:t xml:space="preserve">of product in the </w:t>
      </w:r>
      <w:r w:rsidRPr="006E16CF">
        <w:t>C</w:t>
      </w:r>
      <w:r w:rsidRPr="006E16CF">
        <w:rPr>
          <w:vertAlign w:val="subscript"/>
        </w:rPr>
        <w:t>8</w:t>
      </w:r>
      <w:r w:rsidR="000879E1">
        <w:rPr>
          <w:vertAlign w:val="subscript"/>
        </w:rPr>
        <w:t xml:space="preserve"> </w:t>
      </w:r>
      <w:r w:rsidR="000879E1">
        <w:t>species</w:t>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w:t>
      </w:r>
      <w:r w:rsidR="000879E1">
        <w:t>accomplished</w:t>
      </w:r>
      <w:r w:rsidRPr="006E16CF">
        <w:t xml:space="preserve"> via rewiring of the fatty acid biosynthesis pathway in </w:t>
      </w:r>
      <w:r w:rsidRPr="006E16CF">
        <w:rPr>
          <w:i/>
          <w:iCs/>
        </w:rPr>
        <w:t>E. coli</w:t>
      </w:r>
      <w:r w:rsidRPr="006E16CF">
        <w:t xml:space="preserve">, namely by the incorporation of an engineered 8-carbon specific acyl-ACP </w:t>
      </w:r>
      <w:r w:rsidR="000879E1">
        <w:t>t</w:t>
      </w:r>
      <w:r w:rsidRPr="006E16CF">
        <w:t xml:space="preserve">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00642F17">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00642F17">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author":[{"dropping-particle":"","family":"Yuan","given":"Ling","non-dropping-particle":"","parse-names":false,"suffix":""},{"dropping-particle":"","family":"Voelker","given":"Toni A","non-dropping-particle":"","parse-names":false,"suffix":""},{"dropping-particle":"","family":"Hawkins","given":"Deborah J","non-dropping-particle":"","parse-names":false,"suffix":""}],"container-title":"PNAS","id":"ITEM-2","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w:t>
      </w:r>
      <w:proofErr w:type="spellStart"/>
      <w:r w:rsidRPr="006E16CF">
        <w:t>bioprospect</w:t>
      </w:r>
      <w:proofErr w:type="spellEnd"/>
      <w:r w:rsidRPr="006E16CF">
        <w:t xml:space="preserve"> genomes of plants with high fractions of the medium-chain oils to identify and implement the TE gene responsible for the narrow substrate specificity </w:t>
      </w:r>
      <w:r w:rsidRPr="006E16CF">
        <w:fldChar w:fldCharType="begin" w:fldLock="1"/>
      </w:r>
      <w:r w:rsidR="00642F17">
        <w:instrText>ADDIN CSL_CITATION {"citationItems":[{"id":"ITEM-1","itemData":{"author":[{"dropping-particle":"","family":"Gordon Roessler","given":"Paul","non-dropping-particle":"","parse-names":false,"suffix":""},{"dropping-particle":"","family":"Roy","given":"Gena","non-dropping-particle":"","parse-names":false,"suffix":""}],"id":"ITEM-1","issued":{"date-parts":[["2015"]]},"note":"See Table 4 for list of species of Cuphea plants\n\nSee Fig. 5A for WT and best CalFatB2 variants\n-WT = Seq ID No: 29\n-WT = Strain 77\n\nCalFatB2 M174L --&amp;gt; Large increase in C8 activity (2x)\n\nAlso see\n\nL103I, S184N, M174V/M174F/ (3-4x)\n\n- Wheree did this variant come from?","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00642F17">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w:t>
      </w:r>
      <w:del w:id="3" w:author="Mike Jindra" w:date="2021-03-02T09:53:00Z">
        <w:r w:rsidRPr="006E16CF" w:rsidDel="00A40B20">
          <w:delText xml:space="preserve">expedite this process, </w:delText>
        </w:r>
        <w:r w:rsidR="005020FA" w:rsidDel="00A40B20">
          <w:delText>by homing in and</w:delText>
        </w:r>
        <w:r w:rsidRPr="006E16CF" w:rsidDel="00A40B20">
          <w:delText xml:space="preserve"> expressing </w:delText>
        </w:r>
        <w:r w:rsidR="005020FA" w:rsidDel="00A40B20">
          <w:delText xml:space="preserve">only the most promising </w:delText>
        </w:r>
        <w:r w:rsidRPr="006E16CF" w:rsidDel="00A40B20">
          <w:delText>homolog</w:delText>
        </w:r>
        <w:r w:rsidR="005020FA" w:rsidDel="00A40B20">
          <w:delText>s</w:delText>
        </w:r>
        <w:r w:rsidRPr="006E16CF" w:rsidDel="00A40B20">
          <w:delText xml:space="preserve"> in a host to gain insight to its selectivity profile</w:delText>
        </w:r>
      </w:del>
      <w:ins w:id="4" w:author="Mike Jindra" w:date="2021-03-02T09:54:00Z">
        <w:r w:rsidR="00A40B20">
          <w:t xml:space="preserve"> provide </w:t>
        </w:r>
      </w:ins>
      <w:ins w:id="5" w:author="Mike Jindra" w:date="2021-03-02T09:57:00Z">
        <w:r w:rsidR="00A40B20">
          <w:t>insight to bridging the genotype</w:t>
        </w:r>
      </w:ins>
      <w:ins w:id="6" w:author="Mike Jindra" w:date="2021-03-02T09:58:00Z">
        <w:r w:rsidR="00A40B20">
          <w:t>-phenotype gap of acyl-ACP TE, accelerating bioprospecting efforts and el</w:t>
        </w:r>
      </w:ins>
      <w:ins w:id="7" w:author="Mike Jindra" w:date="2021-03-02T09:59:00Z">
        <w:r w:rsidR="00A40B20">
          <w:t>ucidating key features determining selectivity</w:t>
        </w:r>
      </w:ins>
      <w:r w:rsidRPr="006E16CF">
        <w:t>.</w:t>
      </w:r>
    </w:p>
    <w:p w14:paraId="2C16CC09" w14:textId="77777777" w:rsidR="003077B2" w:rsidRDefault="003077B2" w:rsidP="00D75FCC"/>
    <w:p w14:paraId="6C4DB601" w14:textId="1282490B"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9C46D7" w:rsidRPr="00B5516B">
        <w:t>enzyme</w:t>
      </w:r>
      <w:r w:rsidR="007748C3" w:rsidRPr="00B5516B">
        <w:t xml:space="preserve"> </w:t>
      </w:r>
      <w:r w:rsidR="003432D1" w:rsidRPr="00B5516B">
        <w:t>functional group</w:t>
      </w:r>
      <w:r w:rsidR="007748C3" w:rsidRPr="00B5516B">
        <w:t>s</w:t>
      </w:r>
      <w:r w:rsidR="009C46D7" w:rsidRPr="00B5516B">
        <w:t>, including substrate specificity</w:t>
      </w:r>
      <w:r w:rsidR="00B5516B">
        <w:t xml:space="preserve"> </w:t>
      </w:r>
      <w:r w:rsidR="00B5516B">
        <w:fldChar w:fldCharType="begin" w:fldLock="1"/>
      </w:r>
      <w:r w:rsidR="00642F17">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http://www.mendeley.com/documents/?uuid=0c4a73df-f865-4c76-8ee2-6f710b04b11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http://www.mendeley.com/documents/?uuid=9653cb84-4f19-4303-bb43-2bec68318d20"]}],"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00B5516B">
        <w:t xml:space="preserve">or 3-D structures </w:t>
      </w:r>
      <w:r w:rsidRPr="006E16CF">
        <w:t xml:space="preserve">have been proposed, which broadly fall under two categories, generative and discriminative. The generative approach builds a model </w:t>
      </w:r>
      <w:r w:rsidRPr="006E16CF">
        <w:lastRenderedPageBreak/>
        <w:t xml:space="preserve">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642F17">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http://www.mendeley.com/documents/?uuid=ccd1a7b9-88a6-41ae-b2a4-2dfe6b933df7"]},{"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http://www.mendeley.com/documents/?uuid=4c0a274b-0511-4374-9eaf-219ee1eebad9"]}],"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642F17">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http://www.mendeley.com/documents/?uuid=b232a6e2-cf5a-4cb1-9079-69e4e7daa155"]},{"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http://www.mendeley.com/documents/?uuid=6574c61f-c25c-4a9f-af7f-e4ac59fa749c"]}],"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642F17">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http://www.mendeley.com/documents/?uuid=2671dec2-9706-4d34-be1e-8a3512310e5f"]}],"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642F17">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http://www.mendeley.com/documents/?uuid=3c843639-c72b-4452-9661-f2ac559adb0e"]},{"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http://www.mendeley.com/documents/?uuid=7699a80b-51cf-4b0c-94e5-fa76071427ed"]},{"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http://www.mendeley.com/documents/?uuid=b84dc695-590e-411e-9c4a-28d33b0be4a7"]}],"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642F17">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http://www.mendeley.com/documents/?uuid=bf5475a5-99a0-414a-bebe-de1497ca1573"]}],"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or are computationally expensive </w:t>
      </w:r>
      <w:r w:rsidR="00FA251D">
        <w:t>i.e. they require intense computational power to generate numerical representation of sequences</w:t>
      </w:r>
      <w:r w:rsidRPr="006E16CF">
        <w:t xml:space="preserve">(HMMs) </w:t>
      </w:r>
      <w:r w:rsidRPr="006E16CF">
        <w:fldChar w:fldCharType="begin" w:fldLock="1"/>
      </w:r>
      <w:r w:rsidR="00642F17">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http://www.mendeley.com/documents/?uuid=6db070fa-1c9d-4d8c-a128-400e34c0c9e1"]}],"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642F17">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http://www.mendeley.com/documents/?uuid=a1e74cd0-abc8-4b81-b406-277eb4e15ae9"]},{"id":"ITEM-2","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2","issued":{"date-parts":[["2002"]]},"page":"564-575","title":"The Spectrum Kernel: A String Kernel for SVM Protein Classification","type":"article-journal"},"uris":["http://www.mendeley.com/documents/?uuid=78b03265-3e09-4d2d-b17b-e12d3603a0d9"]},{"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http://www.mendeley.com/documents/?uuid=4beb878a-3d14-4b2e-8e9a-60a259d5a219"]}],"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642F17">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http://www.mendeley.com/documents/?uuid=f59aead3-e660-4bdc-a55f-9c321abeb0bc"]},{"id":"ITEM-2","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2","issued":{"date-parts":[["2004"]]},"title":"Mismatch string kernels for discriminative protein classification","type":"article-journal"},"uris":["http://www.mendeley.com/documents/?uuid=e73b1655-6570-4522-a366-545b7a4da691","http://www.mendeley.com/documents/?uuid=1ee2e728-b942-4292-8487-abdedc51fec7"]},{"id":"ITEM-3","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3","issued":{"date-parts":[["2005"]]},"title":"Protein classification with multiple algorithms","type":"paper-conference"},"uris":["http://www.mendeley.com/documents/?uuid=003dc30e-a92b-4788-b572-092ade92fd9c","http://www.mendeley.com/documents/?uuid=2c09df23-e443-40ff-b868-c03476e772bd"]},{"id":"ITEM-4","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4","issued":{"date-parts":[["2005"]]},"title":"Decision tree based information integration for automated protein classification","type":"article-journal"},"uris":["http://www.mendeley.com/documents/?uuid=2ef62078-9c78-4fbe-8089-7c611bfb8131","http://www.mendeley.com/documents/?uuid=64d249a8-90de-4c25-b095-6c65eb06e1d4"]},{"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http://www.mendeley.com/documents/?uuid=ead12dca-4cfd-4311-ae66-b5a92a5d1a53"]},{"id":"ITEM-6","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6","issued":{"date-parts":[["2014"]]},"title":"An empirical study of different approaches for protein classification","type":"article-journal"},"uris":["http://www.mendeley.com/documents/?uuid=12449ec6-c00f-478c-9414-a091d67c168f","http://www.mendeley.com/documents/?uuid=f6524ad0-0b5c-46fd-802a-ea8d2d333432"]},{"id":"ITEM-7","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7","issued":{"date-parts":[["2017"]]},"title":"String kernels for protein sequence comparisons: Improved fold recognition","type":"article-journal"},"uris":["http://www.mendeley.com/documents/?uuid=a6d10965-1c29-4fdf-b243-291fda333d75","http://www.mendeley.com/documents/?uuid=0aa428f8-0daf-48ec-a363-79a837432193"]},{"id":"ITEM-8","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8","issued":{"date-parts":[["1999"]]},"title":"Using the Fisher kernel method to detect remote protein homologies.","type":"article-journal"},"uris":["http://www.mendeley.com/documents/?uuid=4beb878a-3d14-4b2e-8e9a-60a259d5a219","http://www.mendeley.com/documents/?uuid=0019ecbf-13b6-400c-b669-b3602b391a9b"]},{"id":"ITEM-9","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9","issued":{"date-parts":[["2002"]]},"page":"564-575","title":"The Spectrum Kernel: A String Kernel for SVM Protein Classification","type":"article-journal"},"uris":["http://www.mendeley.com/documents/?uuid=78b03265-3e09-4d2d-b17b-e12d3603a0d9"]},{"id":"ITEM-10","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0","issued":{"date-parts":[["2012"]]},"title":"A hybrid discriminative/generative approach to protein fold recognition","type":"article-journal"},"uris":["http://www.mendeley.com/documents/?uuid=6db070fa-1c9d-4d8c-a128-400e34c0c9e1","http://www.mendeley.com/documents/?uuid=3c4d16bf-e0d0-480f-a91a-2e6886238b05","http://www.mendeley.com/documents/?uuid=0c7356f5-6e86-4d4d-ba70-f22eec74a917"]}],"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642F17">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9653cb84-4f19-4303-bb43-2bec68318d20","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0c4a73df-f865-4c76-8ee2-6f710b04b115","http://www.mendeley.com/documents/?uuid=205fd51e-295d-4bf2-be7a-571f49c30965","http://www.mendeley.com/documents/?uuid=01718970-cb68-4908-a78f-027d00d37174"]}],"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w:t>
      </w:r>
      <w:r w:rsidR="006D1D82">
        <w:t>c</w:t>
      </w:r>
      <w:r w:rsidR="00006D63" w:rsidRPr="006E16CF">
        <w:t>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642F17">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note":"Inputs to this method:\nMSA of homologs\nClassification of homologs\nCrystal structure of 1 homolog\n\nOutput:\nIdentification of conserved and non conserved surface patches purported to influence specificity\n\nKey Assumption: Ignores buried residues\n\nMakes a nice case in the discussion for why phylogenetic trees are not fully descriptive of substrate specificity","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8"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8"/>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721D5F61"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642F17">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1ee2e728-b942-4292-8487-abdedc51fec7","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lastRenderedPageBreak/>
        <w:t xml:space="preserve">for biological sequence classification </w:t>
      </w:r>
      <w:r w:rsidRPr="006E16CF">
        <w:fldChar w:fldCharType="begin" w:fldLock="1"/>
      </w:r>
      <w:r w:rsidR="00642F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http://www.mendeley.com/documents/?uuid=0f5adbd2-855a-40be-ac7f-84876d71cf64"]},{"id":"ITEM-2","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2","issued":{"date-parts":[["2006"]]},"title":"Learning interpretable SVMs for biological sequence classification","type":"article-journal"},"uris":["http://www.mendeley.com/documents/?uuid=f406f9c6-2914-4cbf-9b3e-638ca4d6dab9","http://www.mendeley.com/documents/?uuid=49070cef-b148-42f6-98f5-acacb8798ffa"]},{"id":"ITEM-3","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3","issued":{"date-parts":[["2005"]]},"title":"Large scale genomic sequence SVM classifiers","type":"paper-conference"},"uris":["http://www.mendeley.com/documents/?uuid=91dcdb67-33af-4b60-8bbe-91c9c9cd9b2a","http://www.mendeley.com/documents/?uuid=d309c45c-38f9-4a64-8c95-61fc303ab524"]},{"id":"ITEM-4","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4","issued":{"date-parts":[["1999"]]},"title":"Using the Fisher kernel method to detect remote protein homologies.","type":"article-journal"},"uris":["http://www.mendeley.com/documents/?uuid=4beb878a-3d14-4b2e-8e9a-60a259d5a219","http://www.mendeley.com/documents/?uuid=0019ecbf-13b6-400c-b669-b3602b391a9b"]},{"id":"ITEM-5","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5","issued":{"date-parts":[["2002"]]},"page":"564-575","title":"The Spectrum Kernel: A String Kernel for SVM Protein Classification","type":"article-journal"},"uris":["http://www.mendeley.com/documents/?uuid=78b03265-3e09-4d2d-b17b-e12d3603a0d9"]},{"id":"ITEM-6","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6","issued":{"date-parts":[["2004"]]},"title":"Mismatch string kernels for discriminative protein classification","type":"article-journal"},"uris":["http://www.mendeley.com/documents/?uuid=1ee2e728-b942-4292-8487-abdedc51fec7","http://www.mendeley.com/documents/?uuid=e73b1655-6570-4522-a366-545b7a4da691","http://www.mendeley.com/documents/?uuid=dbb51341-6522-4b2b-86fc-b5e6de289a77"]},{"id":"ITEM-7","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7","issued":{"date-parts":[["2001"]]},"title":"Multi-class protein fold recognition using support vector machines and neural networks","type":"article-journal"},"uris":["http://www.mendeley.com/documents/?uuid=a1e74cd0-abc8-4b81-b406-277eb4e15ae9","http://www.mendeley.com/documents/?uuid=2d655394-fe3b-4459-bbca-4d14de37c906","http://www.mendeley.com/documents/?uuid=65b7ea7a-6012-49a5-90fd-74d08d2dc4ba"]},{"id":"ITEM-8","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8","issued":{"date-parts":[["2010"]]},"title":"A brief survey on sequence classification","type":"article-journal"},"uris":["http://www.mendeley.com/documents/?uuid=ead12dca-4cfd-4311-ae66-b5a92a5d1a53","http://www.mendeley.com/documents/?uuid=afbcf30d-4a2f-4986-abaf-d49488b55170","http://www.mendeley.com/documents/?uuid=662e10e4-bdb1-4365-8237-cc898739c9dd"]}],"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experimentally proven to achieve higher classification accuracy than discriminative approaches like HMMs across a wide range of biologically relevant problems </w:t>
      </w:r>
      <w:r w:rsidR="009E320C">
        <w:fldChar w:fldCharType="begin" w:fldLock="1"/>
      </w:r>
      <w:r w:rsidR="00642F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0f5adbd2-855a-40be-ac7f-84876d71cf64","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642F17">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http://www.mendeley.com/documents/?uuid=30c44518-fa78-47b4-b3f8-514196af73a4"]}],"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6CAD91C"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642F17">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f6524ad0-0b5c-46fd-802a-ea8d2d333432","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642F17">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http://www.mendeley.com/documents/?uuid=f2d0c685-6a38-437c-a2ef-3dec8796e12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642F17">
        <w:instrText>ADDIN CSL_CITATION {"citationItems":[{"id":"ITEM-1","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1","issued":{"date-parts":[["2002"]]},"page":"564-575","title":"The Spectrum Kernel: A String Kernel for SVM Protein Classification","type":"article-journal"},"uris":["http://www.mendeley.com/documents/?uuid=78b03265-3e09-4d2d-b17b-e12d3603a0d9"]}],"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642F17">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1ee2e728-b942-4292-8487-abdedc51fec7","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642F17">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http://www.mendeley.com/documents/?uuid=7bb64845-2f53-4315-b03f-6a1be65d77bd"]}],"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w:t>
      </w:r>
      <w:proofErr w:type="gramStart"/>
      <w:r w:rsidRPr="006E16CF">
        <w:t>kernel based</w:t>
      </w:r>
      <w:proofErr w:type="gramEnd"/>
      <w:r w:rsidRPr="006E16CF">
        <w:t xml:space="preserve">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642F17">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http://www.mendeley.com/documents/?uuid=636e4c85-27d0-4ed6-9d14-706e6a66a342"]}],"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642F17">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a1e74cd0-abc8-4b81-b406-277eb4e15ae9","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642F17">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http://www.mendeley.com/documents/?uuid=c0820ba8-a20a-4af1-ad47-4e7168f46527"]}],"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048D7">
        <w:t>N-gram representation of sequences is derived from Language models</w:t>
      </w:r>
      <w:r w:rsidR="00206617">
        <w:t xml:space="preserve"> </w:t>
      </w:r>
      <w:r w:rsidR="00206617">
        <w:fldChar w:fldCharType="begin" w:fldLock="1"/>
      </w:r>
      <w:r w:rsidR="00642F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http://www.mendeley.com/documents/?uuid=a813d784-7207-4f3b-9101-771fbe393b40"]}],"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642F17">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http://www.mendeley.com/documents/?uuid=acf52a12-5442-45d9-9632-7399443461fb"]}],"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642F17">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http://www.mendeley.com/documents/?uuid=a5624eb2-a7b7-4c30-8207-ab6d77d52a88"]}],"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0D7C455B"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642F17">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64d249a8-90de-4c25-b095-6c65eb06e1d4","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2c09df23-e443-40ff-b868-c03476e772bd","http://www.mendeley.com/documents/?uuid=003dc30e-a92b-4788-b572-092ade92fd9c","http://www.mendeley.com/documents/?uuid=d6b397de-d389-4ed4-9a50-f0adbe90a507"]},{"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f59aead3-e660-4bdc-a55f-9c321abeb0bc","http://www.mendeley.com/documents/?uuid=b211d9d7-4daa-420f-bbdf-a2b5bee97021","http://www.mendeley.com/documents/?uuid=4ff7d65a-462e-4014-a3a2-1bd741c4dc9a"]}],"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w:t>
      </w:r>
      <w:r w:rsidRPr="006E16CF">
        <w:lastRenderedPageBreak/>
        <w:t xml:space="preserve">classifier than any individual method </w:t>
      </w:r>
      <w:r w:rsidRPr="006E16CF">
        <w:fldChar w:fldCharType="begin" w:fldLock="1"/>
      </w:r>
      <w:r w:rsidR="00642F17">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64d249a8-90de-4c25-b095-6c65eb06e1d4","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642F17">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2c09df23-e443-40ff-b868-c03476e772bd","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642F17">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f59aead3-e660-4bdc-a55f-9c321abeb0bc","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642F17">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http://www.mendeley.com/documents/?uuid=d9b74716-09ab-411b-a463-d427b3ecff69"]}],"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18EAA56E"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 xml:space="preserve">for novel, uncharacterized, medium-chain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DB0748">
        <w:instrText>ADDIN CSL_CITATION {"citationItems":[{"id":"ITEM-1","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1","issued":{"date-parts":[["1995"]]},"title":"Palmitoyl-acyl carrier protein (ACP) thioesterase and the evolutionary origin of plant acyl-ACP thioesterases","type":"article-journal"},"uris":["http://www.mendeley.com/documents/?uuid=33d82d4b-0e2e-4933-a55b-26a778143e54","http://www.mendeley.com/documents/?uuid=fee25140-a3fd-4222-951d-cce7fa534d12"]},{"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a1325d0f-3768-4a3f-a1bd-ab5cb6dec735","http://www.mendeley.com/documents/?uuid=96fa7e68-e00c-4c04-82a8-066b2fc8a3f1"]},{"id":"ITEM-3","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id":"ITEM-4","itemData":{"author":[{"dropping-particle":"","family":"Yuan","given":"Ling","non-dropping-particle":"","parse-names":false,"suffix":""},{"dropping-particle":"","family":"Voelker","given":"Toni A","non-dropping-particle":"","parse-names":false,"suffix":""},{"dropping-particle":"","family":"Hawkins","given":"Deborah J","non-dropping-particle":"","parse-names":false,"suffix":""}],"container-title":"PNAS","id":"ITEM-4","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14], [51], [52]","plainTextFormattedCitation":"[7], [14], [51], [52]","previouslyFormattedCitation":"[7], [14], [51], [52]"},"properties":{"noteIndex":0},"schema":"https://github.com/citation-style-language/schema/raw/master/csl-citation.json"}</w:instrText>
      </w:r>
      <w:r w:rsidR="006E16CF" w:rsidRPr="006E16CF">
        <w:fldChar w:fldCharType="separate"/>
      </w:r>
      <w:r w:rsidR="00642F17" w:rsidRPr="00642F17">
        <w:rPr>
          <w:noProof/>
        </w:rPr>
        <w:t>[7], [14], [51], [52]</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protein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five best base learner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77777777" w:rsidR="00A349B7" w:rsidRDefault="009F0B50" w:rsidP="00D75FCC">
      <w:r>
        <w:t>Noisy, high-dimensional, imbalanced</w:t>
      </w:r>
      <w:r w:rsidR="00131486">
        <w:t>,</w:t>
      </w:r>
      <w:r>
        <w:t xml:space="preserve"> small to medium sized functionally characterized datasets occur frequently in protein classification domain \cite as well as computational biology in general \cite. </w:t>
      </w:r>
      <w:r w:rsidR="00BF3C99">
        <w:t xml:space="preserve">Our dataset is an ideal representation of </w:t>
      </w:r>
      <w:proofErr w:type="gramStart"/>
      <w:r w:rsidR="00BF3C99">
        <w:t>the majority of</w:t>
      </w:r>
      <w:proofErr w:type="gramEnd"/>
      <w:r w:rsidR="00BF3C99">
        <w:t xml:space="preserve"> computational biology datasets that exhibit these attributes. </w:t>
      </w:r>
      <w:r w:rsidR="00FF4ACE">
        <w:t>ML</w:t>
      </w:r>
      <w:r w:rsidR="00FD335E">
        <w:t xml:space="preserve"> algorithms require abundant training data to be generalizable</w:t>
      </w:r>
      <w:r w:rsidR="00DE4E15">
        <w:t xml:space="preserve"> \cite</w:t>
      </w:r>
      <w:r w:rsidR="00FF4ACE">
        <w:t>. An ML model trained on small</w:t>
      </w:r>
      <w:r w:rsidR="00DE4E15">
        <w:t>, high dimensional</w:t>
      </w:r>
      <w:r w:rsidR="00FF4ACE">
        <w:t xml:space="preserve"> dataset often leads to overfitting which results in high error rates on test set</w:t>
      </w:r>
      <w:r w:rsidR="00DE4E15">
        <w:t xml:space="preserve"> \cite</w:t>
      </w:r>
      <w:r w:rsidR="00FF4ACE">
        <w:t>.</w:t>
      </w:r>
      <w:r w:rsidR="00DE4E15">
        <w:t xml:space="preserve"> </w:t>
      </w:r>
      <w:r w:rsidR="007B735B">
        <w:t xml:space="preserve">Moreover, </w:t>
      </w:r>
      <w:r w:rsidR="00A61E10">
        <w:t>the determinants of</w:t>
      </w:r>
      <w:r w:rsidR="007B735B">
        <w:t xml:space="preserve"> </w:t>
      </w:r>
      <w:r w:rsidR="00A61E10">
        <w:t xml:space="preserve">TE </w:t>
      </w:r>
      <w:r w:rsidR="007B735B">
        <w:t xml:space="preserve">substrate specificity </w:t>
      </w:r>
      <w:r w:rsidR="00A61E10">
        <w:t>are not well characterized at the primary sequence level \cite</w:t>
      </w:r>
      <w:r w:rsidR="007B735B">
        <w:t>.</w:t>
      </w:r>
      <w:r w:rsidR="00A61E10">
        <w:t xml:space="preserve"> </w:t>
      </w:r>
      <w:r w:rsidR="00C10757">
        <w:t xml:space="preserve">The TE sequences in the characterized set are also highly similar in terms of sequence identity, some differing by less than five residues but exhibiting varying substrate specificity. Hence, sequence </w:t>
      </w:r>
      <w:proofErr w:type="gramStart"/>
      <w:r w:rsidR="00C10757">
        <w:t>similarity based</w:t>
      </w:r>
      <w:proofErr w:type="gramEnd"/>
      <w:r w:rsidR="00C10757">
        <w:t xml:space="preserve">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BF3C99">
        <w:t>Our developed framework is carefully designed to address these issues at every stage of its pipeline.</w:t>
      </w:r>
    </w:p>
    <w:p w14:paraId="7D54312A" w14:textId="77777777" w:rsidR="00A349B7" w:rsidRDefault="00A349B7" w:rsidP="00D75FCC"/>
    <w:p w14:paraId="6DCF09EC" w14:textId="3C92E40A"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w:t>
      </w:r>
      <w:proofErr w:type="gramStart"/>
      <w:r w:rsidR="001F1E28" w:rsidRPr="006E16CF">
        <w:t>similar to</w:t>
      </w:r>
      <w:proofErr w:type="gramEnd"/>
      <w:r w:rsidR="001F1E28" w:rsidRPr="006E16CF">
        <w:t xml:space="preserve"> the works of </w:t>
      </w:r>
      <w:proofErr w:type="spellStart"/>
      <w:r w:rsidR="001F1E28" w:rsidRPr="006E16CF">
        <w:t>Caragea</w:t>
      </w:r>
      <w:proofErr w:type="spellEnd"/>
      <w:r w:rsidR="001F1E28" w:rsidRPr="006E16CF">
        <w:t xml:space="preserve"> et. al. </w:t>
      </w:r>
      <w:r w:rsidR="001F1E28" w:rsidRPr="006E16CF">
        <w:fldChar w:fldCharType="begin" w:fldLock="1"/>
      </w:r>
      <w:r w:rsidR="00642F17">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d9b74716-09ab-411b-a463-d427b3ecff69","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w:t>
      </w:r>
      <w:proofErr w:type="spellStart"/>
      <w:r w:rsidR="001F1E28" w:rsidRPr="006E16CF">
        <w:t>Nanni</w:t>
      </w:r>
      <w:proofErr w:type="spellEnd"/>
      <w:r w:rsidR="001F1E28" w:rsidRPr="006E16CF">
        <w:t xml:space="preserve"> et. al. </w:t>
      </w:r>
      <w:r w:rsidR="001F1E28" w:rsidRPr="006E16CF">
        <w:fldChar w:fldCharType="begin" w:fldLock="1"/>
      </w:r>
      <w:r w:rsidR="00642F17">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f6524ad0-0b5c-46fd-802a-ea8d2d333432","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DB0748">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http://www.mendeley.com/documents/?uuid=8c5a9eb6-048f-4f5e-a09a-f7962cc0cb08"]}],"mendeley":{"formattedCitation":"[53]","plainTextFormattedCitation":"[53]","previouslyFormattedCitation":"[53]"},"properties":{"noteIndex":0},"schema":"https://github.com/citation-style-language/schema/raw/master/csl-citation.json"}</w:instrText>
      </w:r>
      <w:r w:rsidR="001F1E28" w:rsidRPr="006E16CF">
        <w:fldChar w:fldCharType="separate"/>
      </w:r>
      <w:r w:rsidR="00642F17" w:rsidRPr="00642F17">
        <w:rPr>
          <w:noProof/>
        </w:rPr>
        <w:t>[53]</w:t>
      </w:r>
      <w:r w:rsidR="001F1E28" w:rsidRPr="006E16CF">
        <w:fldChar w:fldCharType="end"/>
      </w:r>
      <w:r w:rsidR="001F1E28" w:rsidRPr="006E16CF">
        <w:t>. We have also experimented with more complex</w:t>
      </w:r>
      <w:r w:rsidR="001F1E28">
        <w:t>/nonlinear</w:t>
      </w:r>
      <w:r w:rsidR="001F1E28" w:rsidRPr="006E16CF">
        <w:t xml:space="preserve"> models </w:t>
      </w:r>
      <w:r w:rsidR="001F1E28">
        <w:t xml:space="preserve">such </w:t>
      </w:r>
      <w:r w:rsidR="001F1E28">
        <w:lastRenderedPageBreak/>
        <w:t>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81)</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7CB9C29E"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t>
      </w:r>
      <w:proofErr w:type="gramStart"/>
      <w:r w:rsidRPr="006E16CF">
        <w:t>worst case</w:t>
      </w:r>
      <w:proofErr w:type="gramEnd"/>
      <w:r w:rsidRPr="006E16CF">
        <w:t xml:space="preserve"> accuracy across simulations was 0.</w:t>
      </w:r>
      <w:r w:rsidR="003B700C">
        <w:t>5</w:t>
      </w:r>
      <w:r w:rsidRPr="006E16CF">
        <w:t>5</w:t>
      </w:r>
      <w:r w:rsidR="003B700C">
        <w:t>, the standard deviation of accuracy distribution was 0.06 which demonstrates the model’s robustness to training set</w:t>
      </w:r>
      <w:r w:rsidRPr="006E16CF">
        <w:t>. The mean precision score of the model across the simulations for the medium chained TEs, the product of interest, was 0.</w:t>
      </w:r>
      <w:r w:rsidR="003B700C">
        <w:t>9</w:t>
      </w:r>
      <w:r w:rsidRPr="006E16CF">
        <w:t xml:space="preserve">. </w:t>
      </w:r>
      <w:ins w:id="9" w:author="Mike Jindra" w:date="2021-03-02T10:31:00Z">
        <w:r w:rsidR="00642F17">
          <w:t xml:space="preserve">To demonstrate </w:t>
        </w:r>
      </w:ins>
      <w:ins w:id="10" w:author="Mike Jindra" w:date="2021-03-02T10:32:00Z">
        <w:r w:rsidR="00642F17">
          <w:t>the utility of this model, we</w:t>
        </w:r>
      </w:ins>
      <w:r w:rsidR="00700681">
        <w:t xml:space="preserve"> </w:t>
      </w:r>
      <w:ins w:id="11" w:author="Mike Jindra" w:date="2021-03-02T10:47:00Z">
        <w:r w:rsidR="00700681">
          <w:t xml:space="preserve">set out to </w:t>
        </w:r>
      </w:ins>
      <w:ins w:id="12" w:author="Mike Jindra" w:date="2021-03-02T10:48:00Z">
        <w:r w:rsidR="00700681">
          <w:t>identify medium-chain acyl-ACP TE among a dataset of uncharacterized TE enzymes.</w:t>
        </w:r>
      </w:ins>
      <w:ins w:id="13" w:author="Mike Jindra" w:date="2021-03-02T10:49:00Z">
        <w:r w:rsidR="00700681">
          <w:t xml:space="preserve"> We</w:t>
        </w:r>
      </w:ins>
      <w:ins w:id="14" w:author="Mike Jindra" w:date="2021-03-02T10:48:00Z">
        <w:r w:rsidR="00700681">
          <w:t xml:space="preserve"> </w:t>
        </w:r>
      </w:ins>
      <w:ins w:id="15" w:author="Mike Jindra" w:date="2021-03-02T10:32:00Z">
        <w:r w:rsidR="00642F17">
          <w:t>scraped</w:t>
        </w:r>
      </w:ins>
      <w:ins w:id="16" w:author="Mike Jindra" w:date="2021-03-02T10:33:00Z">
        <w:r w:rsidR="00642F17">
          <w:t xml:space="preserve"> the primary sequence information f</w:t>
        </w:r>
      </w:ins>
      <w:ins w:id="17" w:author="Mike Jindra" w:date="2021-03-02T10:37:00Z">
        <w:r w:rsidR="00642F17">
          <w:t xml:space="preserve">or </w:t>
        </w:r>
      </w:ins>
      <w:ins w:id="18" w:author="Mike Jindra" w:date="2021-03-02T10:54:00Z">
        <w:r w:rsidR="00700681">
          <w:t xml:space="preserve">select uncharacterized </w:t>
        </w:r>
      </w:ins>
      <w:ins w:id="19" w:author="Mike Jindra" w:date="2021-03-02T10:39:00Z">
        <w:r w:rsidR="00642F17">
          <w:t>entr</w:t>
        </w:r>
      </w:ins>
      <w:ins w:id="20" w:author="Mike Jindra" w:date="2021-03-02T10:53:00Z">
        <w:r w:rsidR="00700681">
          <w:t>ies</w:t>
        </w:r>
      </w:ins>
      <w:ins w:id="21" w:author="Mike Jindra" w:date="2021-03-02T10:39:00Z">
        <w:r w:rsidR="00642F17">
          <w:t xml:space="preserve"> in the TE14</w:t>
        </w:r>
      </w:ins>
      <w:ins w:id="22" w:author="Mike Jindra" w:date="2021-03-02T10:33:00Z">
        <w:r w:rsidR="00642F17">
          <w:t xml:space="preserve"> family archived in</w:t>
        </w:r>
      </w:ins>
      <w:ins w:id="23" w:author="Mike Jindra" w:date="2021-03-02T10:32:00Z">
        <w:r w:rsidR="00642F17">
          <w:t xml:space="preserve"> the </w:t>
        </w:r>
        <w:proofErr w:type="spellStart"/>
        <w:r w:rsidR="00642F17">
          <w:t>ThYME</w:t>
        </w:r>
        <w:proofErr w:type="spellEnd"/>
        <w:r w:rsidR="00642F17">
          <w:t xml:space="preserve"> </w:t>
        </w:r>
      </w:ins>
      <w:ins w:id="24" w:author="Mike Jindra" w:date="2021-03-02T10:33:00Z">
        <w:r w:rsidR="00642F17">
          <w:t>database</w:t>
        </w:r>
      </w:ins>
      <w:ins w:id="25" w:author="Mike Jindra" w:date="2021-03-02T10:39:00Z">
        <w:r w:rsidR="00642F17">
          <w:t xml:space="preserve"> </w:t>
        </w:r>
      </w:ins>
      <w:r w:rsidR="00642F17">
        <w:fldChar w:fldCharType="begin" w:fldLock="1"/>
      </w:r>
      <w:r w:rsidR="00DB0748">
        <w:instrText>ADDIN CSL_CITATION {"citationItems":[{"id":"ITEM-1","itemData":{"DOI":"10.1002/pro.417","ISBN":"1469-896X (Electronic)\\r0961-8368 (Linking)","ISSN":"1469896X","PMID":"20506386","abstract":"Thioesterases (TEs) are classified into EC 3.1.2.1 through EC 3.1.2.27 based on their activities on different substrates, with many remaining unclassified (EC 3.1.2.-). Analysis of primary and tertiary structures of known TEs casts a new light on this enzyme group. We used strong primary sequence conservation based on experimentally proved proteins as the main criterion, followed by verification with tertiary structure superpositions, mechanisms, and catalytic residue positions, to accurately define TE families. At present, TEs fall into 23 families almost completely unrelated to each other by primary structure. It is assumed that all members of the same family have essentially the same tertiary structure; however, TEs in different families can have markedly different folds and mechanisms. Conversely, the latter sometimes have very similar tertiary structures and catalytic mechanisms despite being only slightly or not at all related by primary structure, indicating that they have common distant ancestors and can be grouped into clans. At present, four clans encompass 12 TE families. The new constantly updated ThYme (Thioester-active enzYmes) database contains TE primary and tertiary structures, classified into families and clans that are different from those currently found in the literature or in other databases. We review all types of TEs, including those cleaving CoA, ACP, glutathione, and other protein molecules, and we discuss their structures, functions, and mechanisms.","author":[{"dropping-particle":"","family":"Cantu","given":"David C.","non-dropping-particle":"","parse-names":false,"suffix":""},{"dropping-particle":"","family":"Chen","given":"Yingfei","non-dropping-particle":"","parse-names":false,"suffix":""},{"dropping-particle":"","family":"Reilly","given":"Peter J.","non-dropping-particle":"","parse-names":false,"suffix":""}],"container-title":"Protein Science","id":"ITEM-1","issue":"7","issued":{"date-parts":[["2010"]]},"note":"TE18 is where I suppose a homolog for the whip scorpion TE would exist","page":"1281-1295","title":"Thioesterases: A new perspective based on their primary and tertiary structures","type":"article-journal","volume":"19"},"uris":["http://www.mendeley.com/documents/?uuid=53ef53be-99d0-4d2c-81b9-3809dc30bb73"]}],"mendeley":{"formattedCitation":"[54]","plainTextFormattedCitation":"[54]","previouslyFormattedCitation":"[54]"},"properties":{"noteIndex":0},"schema":"https://github.com/citation-style-language/schema/raw/master/csl-citation.json"}</w:instrText>
      </w:r>
      <w:r w:rsidR="00642F17">
        <w:fldChar w:fldCharType="separate"/>
      </w:r>
      <w:r w:rsidR="00642F17" w:rsidRPr="00642F17">
        <w:rPr>
          <w:noProof/>
        </w:rPr>
        <w:t>[54]</w:t>
      </w:r>
      <w:r w:rsidR="00642F17">
        <w:fldChar w:fldCharType="end"/>
      </w:r>
      <w:ins w:id="26" w:author="Mike Jindra" w:date="2021-03-02T10:33:00Z">
        <w:r w:rsidR="00642F17">
          <w:t xml:space="preserve">. </w:t>
        </w:r>
      </w:ins>
      <w:ins w:id="27" w:author="Mike Jindra" w:date="2021-03-02T10:54:00Z">
        <w:r w:rsidR="00165B22">
          <w:t xml:space="preserve">Using the model, we predicted X </w:t>
        </w:r>
      </w:ins>
      <w:ins w:id="28" w:author="Mike Jindra" w:date="2021-03-02T10:55:00Z">
        <w:r w:rsidR="00165B22">
          <w:t>of these uncharacterized TE to have medium-chain specificity</w:t>
        </w:r>
      </w:ins>
      <w:ins w:id="29" w:author="Mike Jindra" w:date="2021-03-02T11:09:00Z">
        <w:r w:rsidR="00DB0748">
          <w:t xml:space="preserve"> and subsequently</w:t>
        </w:r>
      </w:ins>
      <w:ins w:id="30" w:author="Mike Jindra" w:date="2021-03-02T10:55:00Z">
        <w:r w:rsidR="00165B22">
          <w:t xml:space="preserve"> validated the model</w:t>
        </w:r>
      </w:ins>
      <w:ins w:id="31" w:author="Mike Jindra" w:date="2021-03-02T10:59:00Z">
        <w:r w:rsidR="00165B22">
          <w:t>’s predictions</w:t>
        </w:r>
      </w:ins>
      <w:ins w:id="32" w:author="Mike Jindra" w:date="2021-03-02T10:55:00Z">
        <w:r w:rsidR="00165B22">
          <w:t xml:space="preserve"> </w:t>
        </w:r>
      </w:ins>
      <w:ins w:id="33" w:author="Mike Jindra" w:date="2021-03-02T10:59:00Z">
        <w:r w:rsidR="00165B22">
          <w:t xml:space="preserve">by </w:t>
        </w:r>
      </w:ins>
      <w:ins w:id="34" w:author="Mike Jindra" w:date="2021-03-02T11:00:00Z">
        <w:r w:rsidR="00165B22">
          <w:t>synthesizing and expressing X TE</w:t>
        </w:r>
      </w:ins>
      <w:ins w:id="35" w:author="Mike Jindra" w:date="2021-03-02T11:10:00Z">
        <w:r w:rsidR="00DB0748">
          <w:t xml:space="preserve"> with predicted medium-chain specificity</w:t>
        </w:r>
      </w:ins>
      <w:ins w:id="36" w:author="Mike Jindra" w:date="2021-03-02T11:00:00Z">
        <w:r w:rsidR="00165B22">
          <w:t xml:space="preserve"> in a</w:t>
        </w:r>
      </w:ins>
      <w:ins w:id="37" w:author="Mike Jindra" w:date="2021-03-02T11:01:00Z">
        <w:r w:rsidR="00165B22">
          <w:t xml:space="preserve"> fatty</w:t>
        </w:r>
      </w:ins>
      <w:ins w:id="38" w:author="Mike Jindra" w:date="2021-03-02T11:06:00Z">
        <w:r w:rsidR="00DB0748">
          <w:t>-</w:t>
        </w:r>
      </w:ins>
      <w:ins w:id="39" w:author="Mike Jindra" w:date="2021-03-02T11:01:00Z">
        <w:r w:rsidR="00165B22">
          <w:t>acid accumulating</w:t>
        </w:r>
      </w:ins>
      <w:ins w:id="40" w:author="Mike Jindra" w:date="2021-03-02T11:00:00Z">
        <w:r w:rsidR="00165B22">
          <w:t xml:space="preserve"> </w:t>
        </w:r>
        <w:r w:rsidR="00165B22">
          <w:rPr>
            <w:i/>
            <w:iCs/>
          </w:rPr>
          <w:t>E. coli</w:t>
        </w:r>
      </w:ins>
      <w:ins w:id="41" w:author="Mike Jindra" w:date="2021-03-02T11:01:00Z">
        <w:r w:rsidR="00165B22">
          <w:t xml:space="preserve"> strain</w:t>
        </w:r>
      </w:ins>
      <w:ins w:id="42" w:author="Mike Jindra" w:date="2021-03-02T11:06:00Z">
        <w:r w:rsidR="00DB0748">
          <w:t xml:space="preserve"> </w:t>
        </w:r>
        <w:r w:rsidR="00DB0748">
          <w:fldChar w:fldCharType="begin" w:fldLock="1"/>
        </w:r>
      </w:ins>
      <w:r w:rsidR="00DB0748">
        <w:instrText>ADDIN CSL_CITATION {"citationItems":[{"id":"ITEM-1","itemData":{"DOI":"10.1002/bit.22660","author":[{"dropping-particle":"","family":"Lennen","given":"Rebecca M","non-dropping-particle":"","parse-names":false,"suffix":""},{"dropping-particle":"","family":"Braden","given":"Drew J","non-dropping-particle":"","parse-names":false,"suffix":""},{"dropping-particle":"","family":"West","given":"Ryan M","non-dropping-particle":"","parse-names":false,"suffix":""},{"dropping-particle":"","family":"Dumesic","given":"James A","non-dropping-particle":"","parse-names":false,"suffix":""},{"dropping-particle":"","family":"Pfleger","given":"Brian F","non-dropping-particle":"","parse-names":false,"suffix":""}],"id":"ITEM-1","issued":{"date-parts":[["0"]]},"title":"A Process for Microbial Hydrocarbon Synthesis : Overproduction of Fatty Acids in Escherichia coli and Catalytic Conversion to Alkanes","type":"article-journal"},"uris":["http://www.mendeley.com/documents/?uuid=3db7cbb2-fbb4-4b04-a620-2fe632e75b66"]}],"mendeley":{"formattedCitation":"[55]","plainTextFormattedCitation":"[55]"},"properties":{"noteIndex":0},"schema":"https://github.com/citation-style-language/schema/raw/master/csl-citation.json"}</w:instrText>
      </w:r>
      <w:r w:rsidR="00DB0748">
        <w:fldChar w:fldCharType="separate"/>
      </w:r>
      <w:r w:rsidR="00DB0748" w:rsidRPr="00DB0748">
        <w:rPr>
          <w:noProof/>
        </w:rPr>
        <w:t>[55]</w:t>
      </w:r>
      <w:ins w:id="43" w:author="Mike Jindra" w:date="2021-03-02T11:06:00Z">
        <w:r w:rsidR="00DB0748">
          <w:fldChar w:fldCharType="end"/>
        </w:r>
      </w:ins>
      <w:ins w:id="44" w:author="Mike Jindra" w:date="2021-03-02T11:01:00Z">
        <w:r w:rsidR="00165B22">
          <w:t>.</w:t>
        </w:r>
      </w:ins>
      <w:ins w:id="45" w:author="Mike Jindra" w:date="2021-03-02T11:08:00Z">
        <w:r w:rsidR="00DB0748">
          <w:t xml:space="preserve"> This culminated in the identification of X novel medium-chain acyl-ACP TE.</w:t>
        </w:r>
      </w:ins>
      <w:ins w:id="46" w:author="Mike Jindra" w:date="2021-03-02T10:33:00Z">
        <w:r w:rsidR="00642F17">
          <w:t xml:space="preserve"> </w:t>
        </w:r>
      </w:ins>
      <w:del w:id="47" w:author="Mike Jindra" w:date="2021-03-02T10:49:00Z">
        <w:r w:rsidRPr="006E16CF" w:rsidDel="00700681">
          <w:delText>We use</w:delText>
        </w:r>
        <w:r w:rsidR="00FB1F72" w:rsidDel="00700681">
          <w:delText>d</w:delText>
        </w:r>
        <w:r w:rsidRPr="006E16CF" w:rsidDel="00700681">
          <w:delText xml:space="preserve"> this model to identify </w:delText>
        </w:r>
        <w:r w:rsidR="003B700C" w:rsidDel="00700681">
          <w:delText>medium chain</w:delText>
        </w:r>
        <w:r w:rsidRPr="006E16CF" w:rsidDel="00700681">
          <w:delText xml:space="preserve"> acyl-ACP TE among a set of uncharacterized TE enzymes from select plants known to have predominantly decanoyl chains in their seed oils. </w:delText>
        </w:r>
      </w:del>
      <w:commentRangeStart w:id="48"/>
      <w:del w:id="49" w:author="Mike Jindra" w:date="2021-03-02T11:09:00Z">
        <w:r w:rsidRPr="006E16CF" w:rsidDel="00DB0748">
          <w:delText>This study</w:delText>
        </w:r>
      </w:del>
      <w:ins w:id="50" w:author="Mike Jindra" w:date="2021-03-02T11:09:00Z">
        <w:r w:rsidR="00DB0748">
          <w:t>With this work we</w:t>
        </w:r>
      </w:ins>
      <w:r w:rsidR="00FB1F72">
        <w:t xml:space="preserve"> </w:t>
      </w:r>
      <w:commentRangeEnd w:id="48"/>
      <w:r w:rsidR="00651092">
        <w:rPr>
          <w:rStyle w:val="CommentReference"/>
        </w:rPr>
        <w:commentReference w:id="48"/>
      </w:r>
      <w:r w:rsidR="00FB1F72">
        <w:t>provide</w:t>
      </w:r>
      <w:del w:id="51" w:author="Mike Jindra" w:date="2021-03-02T11:09:00Z">
        <w:r w:rsidR="00FB1F72" w:rsidDel="00DB0748">
          <w:delText>s</w:delText>
        </w:r>
      </w:del>
      <w:r w:rsidR="00FB1F72">
        <w:t xml:space="preserve">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r>
        <w:t>Methods</w:t>
      </w:r>
    </w:p>
    <w:p w14:paraId="4B910682" w14:textId="77777777" w:rsidR="00320921" w:rsidRPr="005930BC" w:rsidRDefault="00320921" w:rsidP="00D75FCC">
      <w:pPr>
        <w:pStyle w:val="Heading3"/>
      </w:pPr>
      <w:r w:rsidRPr="005930BC">
        <w:t>Dataset Compilation</w:t>
      </w:r>
    </w:p>
    <w:p w14:paraId="15B383AB" w14:textId="707A88B2"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DB0748">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fee25140-a3fd-4222-951d-cce7fa534d12","http://www.mendeley.com/documents/?uuid=33d82d4b-0e2e-4933-a55b-26a778143e54","http://www.mendeley.com/documents/?uuid=ad261145-a4df-4c2e-a104-e6a7f1eb8d50"]},{"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96fa7e68-e00c-4c04-82a8-066b2fc8a3f1","http://www.mendeley.com/documents/?uuid=b0e41bcb-3eb8-467a-bae5-86208dbbe379","http://www.mendeley.com/documents/?uuid=c9e87528-cdab-44a1-8489-fa558fa30f3b"]},{"id":"ITEM-4","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7], [14], [51], [52]","plainTextFormattedCitation":"[7], [14], [51], [52]","previouslyFormattedCitation":"[7], [14], [51], [52]"},"properties":{"noteIndex":0},"schema":"https://github.com/citation-style-language/schema/raw/master/csl-citation.json"}</w:instrText>
      </w:r>
      <w:r w:rsidR="00620141">
        <w:fldChar w:fldCharType="separate"/>
      </w:r>
      <w:r w:rsidR="00642F17" w:rsidRPr="00642F17">
        <w:rPr>
          <w:noProof/>
        </w:rPr>
        <w:t>[7], [14], [51], [52]</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DB0748">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96fa7e68-e00c-4c04-82a8-066b2fc8a3f1","http://www.mendeley.com/documents/?uuid=b0e41bcb-3eb8-467a-bae5-86208dbbe379","http://www.mendeley.com/documents/?uuid=40c6904e-ad38-4964-a589-652a4f3246e5"]},{"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fee25140-a3fd-4222-951d-cce7fa534d12","http://www.mendeley.com/documents/?uuid=50a83cb9-cccd-480e-881e-cf155470dab0","http://www.mendeley.com/documents/?uuid=b776a41a-6d34-4b1b-afe2-7518de7e44e8"]},{"id":"ITEM-4","itemData":{"author":[{"dropping-particle":"","family":"Yuan","given":"Ling","non-dropping-particle":"","parse-names":false,"suffix":""},{"dropping-particle":"","family":"Voelker","given":"Toni A","non-dropping-particle":"","parse-names":false,"suffix":""},{"dropping-particle":"","family":"Hawkins","given":"Deborah J","non-dropping-particle":"","parse-names":false,"suffix":""}],"container-title":"PNAS","id":"ITEM-4","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14], [51], [52]","plainTextFormattedCitation":"[7], [14], [51], [52]","previouslyFormattedCitation":"[7], [14], [51], [52]"},"properties":{"noteIndex":0},"schema":"https://github.com/citation-style-language/schema/raw/master/csl-citation.json"}</w:instrText>
      </w:r>
      <w:r>
        <w:fldChar w:fldCharType="separate"/>
      </w:r>
      <w:r w:rsidR="00642F17" w:rsidRPr="00642F17">
        <w:rPr>
          <w:noProof/>
        </w:rPr>
        <w:t>[7], [14], [51], [52]</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52" w:name="_Feature_Extraction"/>
      <w:bookmarkEnd w:id="52"/>
      <w:r>
        <w:t>Feature Extraction</w:t>
      </w:r>
    </w:p>
    <w:p w14:paraId="4944E187" w14:textId="6BED4967"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w:t>
      </w:r>
      <w:proofErr w:type="gramStart"/>
      <w:r w:rsidR="00E079DB">
        <w:t>profile based</w:t>
      </w:r>
      <w:proofErr w:type="gramEnd"/>
      <w:r w:rsidR="00E079DB">
        <w:t xml:space="preserve"> methods. The feature extraction category, name, software package used to deploy them and literature from wh</w:t>
      </w:r>
      <w:r w:rsidR="00313E8E">
        <w:t>ich</w:t>
      </w:r>
      <w:r w:rsidR="00E079DB">
        <w:t xml:space="preserve"> they are adopted is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53"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53"/>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proofErr w:type="spellStart"/>
            <w:r>
              <w:t>Ke</w:t>
            </w:r>
            <w:r w:rsidR="00435250">
              <w:t>BABS</w:t>
            </w:r>
            <w:proofErr w:type="spellEnd"/>
          </w:p>
        </w:tc>
        <w:tc>
          <w:tcPr>
            <w:tcW w:w="2338" w:type="dxa"/>
          </w:tcPr>
          <w:p w14:paraId="22B9D47A" w14:textId="532BCF48" w:rsidR="00B852C2" w:rsidRDefault="00103A7B" w:rsidP="00D75FCC">
            <w:r>
              <w:fldChar w:fldCharType="begin" w:fldLock="1"/>
            </w:r>
            <w:r w:rsidR="00642F17">
              <w:instrText>ADDIN CSL_CITATION {"citationItems":[{"id":"ITEM-1","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1","issued":{"date-parts":[["2002"]]},"page":"564-575","title":"The Spectrum Kernel: A String Kernel for SVM Protein Classification","type":"article-journal"},"uris":["http://www.mendeley.com/documents/?uuid=78b03265-3e09-4d2d-b17b-e12d3603a0d9"]}],"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proofErr w:type="spellStart"/>
            <w:r>
              <w:t>K</w:t>
            </w:r>
            <w:r w:rsidR="00435250">
              <w:t>eBABS</w:t>
            </w:r>
            <w:proofErr w:type="spellEnd"/>
          </w:p>
        </w:tc>
        <w:tc>
          <w:tcPr>
            <w:tcW w:w="2338" w:type="dxa"/>
          </w:tcPr>
          <w:p w14:paraId="3FA7D882" w14:textId="31203C8E" w:rsidR="00B852C2" w:rsidRDefault="00103A7B" w:rsidP="00D75FCC">
            <w:r>
              <w:fldChar w:fldCharType="begin" w:fldLock="1"/>
            </w:r>
            <w:r w:rsidR="00642F17">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1ee2e728-b942-4292-8487-abdedc51fec7","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proofErr w:type="spellStart"/>
            <w:r>
              <w:t>Gappy</w:t>
            </w:r>
            <w:proofErr w:type="spellEnd"/>
            <w:r>
              <w:t xml:space="preserve"> Pair Kernel</w:t>
            </w:r>
          </w:p>
        </w:tc>
        <w:tc>
          <w:tcPr>
            <w:tcW w:w="2338" w:type="dxa"/>
          </w:tcPr>
          <w:p w14:paraId="2AFD1788" w14:textId="0615A6BF" w:rsidR="00B852C2" w:rsidRDefault="00D35581" w:rsidP="00D75FCC">
            <w:proofErr w:type="spellStart"/>
            <w:r>
              <w:t>Ke</w:t>
            </w:r>
            <w:r w:rsidR="00435250">
              <w:t>BABS</w:t>
            </w:r>
            <w:proofErr w:type="spellEnd"/>
          </w:p>
        </w:tc>
        <w:tc>
          <w:tcPr>
            <w:tcW w:w="2338" w:type="dxa"/>
          </w:tcPr>
          <w:p w14:paraId="4A7C9412" w14:textId="50430D05" w:rsidR="00B852C2" w:rsidRDefault="002379EB" w:rsidP="00D75FCC">
            <w:r>
              <w:fldChar w:fldCharType="begin" w:fldLock="1"/>
            </w:r>
            <w:r w:rsidR="00DB0748">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http://www.mendeley.com/documents/?uuid=6fed5837-d90d-468e-81cb-d7d704ebfea8"]}],"mendeley":{"formattedCitation":"[56]","plainTextFormattedCitation":"[56]","previouslyFormattedCitation":"[55]"},"properties":{"noteIndex":0},"schema":"https://github.com/citation-style-language/schema/raw/master/csl-citation.json"}</w:instrText>
            </w:r>
            <w:r>
              <w:fldChar w:fldCharType="separate"/>
            </w:r>
            <w:r w:rsidR="00DB0748" w:rsidRPr="00DB0748">
              <w:rPr>
                <w:noProof/>
              </w:rPr>
              <w:t>[56]</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proofErr w:type="spellStart"/>
            <w:r>
              <w:t>Kmer</w:t>
            </w:r>
            <w:proofErr w:type="spellEnd"/>
          </w:p>
        </w:tc>
        <w:tc>
          <w:tcPr>
            <w:tcW w:w="2338" w:type="dxa"/>
          </w:tcPr>
          <w:p w14:paraId="1FA5EB6F" w14:textId="0EE8DC1B" w:rsidR="00B852C2" w:rsidRDefault="00D35581" w:rsidP="00D75FCC">
            <w:proofErr w:type="spellStart"/>
            <w:r>
              <w:t>Numpy</w:t>
            </w:r>
            <w:proofErr w:type="spellEnd"/>
          </w:p>
        </w:tc>
        <w:tc>
          <w:tcPr>
            <w:tcW w:w="2338" w:type="dxa"/>
          </w:tcPr>
          <w:p w14:paraId="3B45BD0B" w14:textId="24207048" w:rsidR="00B852C2" w:rsidRDefault="00A70136" w:rsidP="00D75FCC">
            <w:r>
              <w:fldChar w:fldCharType="begin" w:fldLock="1"/>
            </w:r>
            <w:r w:rsidR="00642F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a813d784-7207-4f3b-9101-771fbe393b40","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w:t>
            </w:r>
            <w:proofErr w:type="spellStart"/>
            <w:r>
              <w:t>kmer</w:t>
            </w:r>
            <w:proofErr w:type="spellEnd"/>
          </w:p>
        </w:tc>
        <w:tc>
          <w:tcPr>
            <w:tcW w:w="2338" w:type="dxa"/>
          </w:tcPr>
          <w:p w14:paraId="213ACF86" w14:textId="1DDF42D6" w:rsidR="00B852C2" w:rsidRDefault="00D35581" w:rsidP="00D75FCC">
            <w:proofErr w:type="spellStart"/>
            <w:r>
              <w:t>Numpy</w:t>
            </w:r>
            <w:proofErr w:type="spellEnd"/>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proofErr w:type="spellStart"/>
            <w:r>
              <w:t>iFeature</w:t>
            </w:r>
            <w:proofErr w:type="spellEnd"/>
          </w:p>
        </w:tc>
        <w:tc>
          <w:tcPr>
            <w:tcW w:w="2338" w:type="dxa"/>
          </w:tcPr>
          <w:p w14:paraId="6F7D7B67" w14:textId="33B927EC" w:rsidR="00B852C2" w:rsidRDefault="005B154A" w:rsidP="00D75FCC">
            <w:r>
              <w:fldChar w:fldCharType="begin" w:fldLock="1"/>
            </w:r>
            <w:r w:rsidR="00DB0748">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http://www.mendeley.com/documents/?uuid=6d26ebeb-06c1-4f2b-be28-36e346b49e93"]}],"mendeley":{"formattedCitation":"[57]","plainTextFormattedCitation":"[57]","previouslyFormattedCitation":"[56]"},"properties":{"noteIndex":0},"schema":"https://github.com/citation-style-language/schema/raw/master/csl-citation.json"}</w:instrText>
            </w:r>
            <w:r>
              <w:fldChar w:fldCharType="separate"/>
            </w:r>
            <w:r w:rsidR="00DB0748" w:rsidRPr="00DB0748">
              <w:rPr>
                <w:noProof/>
              </w:rPr>
              <w:t>[57]</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proofErr w:type="spellStart"/>
            <w:r>
              <w:t>iFeature</w:t>
            </w:r>
            <w:proofErr w:type="spellEnd"/>
          </w:p>
        </w:tc>
        <w:tc>
          <w:tcPr>
            <w:tcW w:w="2338" w:type="dxa"/>
          </w:tcPr>
          <w:p w14:paraId="4F9C5A25" w14:textId="014FF497" w:rsidR="00B852C2" w:rsidRDefault="005B154A" w:rsidP="00D75FCC">
            <w:r>
              <w:fldChar w:fldCharType="begin" w:fldLock="1"/>
            </w:r>
            <w:r w:rsidR="00DB0748">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http://www.mendeley.com/documents/?uuid=397fe457-3951-4986-a395-461193bdbc68"]}],"mendeley":{"formattedCitation":"[58]","plainTextFormattedCitation":"[58]","previouslyFormattedCitation":"[57]"},"properties":{"noteIndex":0},"schema":"https://github.com/citation-style-language/schema/raw/master/csl-citation.json"}</w:instrText>
            </w:r>
            <w:r>
              <w:fldChar w:fldCharType="separate"/>
            </w:r>
            <w:r w:rsidR="00DB0748" w:rsidRPr="00DB0748">
              <w:rPr>
                <w:noProof/>
              </w:rPr>
              <w:t>[58]</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proofErr w:type="spellStart"/>
            <w:r>
              <w:t>iFeature</w:t>
            </w:r>
            <w:proofErr w:type="spellEnd"/>
          </w:p>
        </w:tc>
        <w:tc>
          <w:tcPr>
            <w:tcW w:w="2338" w:type="dxa"/>
          </w:tcPr>
          <w:p w14:paraId="5400FBF2" w14:textId="15C791E1" w:rsidR="00B852C2" w:rsidRDefault="005B154A" w:rsidP="00D75FCC">
            <w:r>
              <w:fldChar w:fldCharType="begin" w:fldLock="1"/>
            </w:r>
            <w:r w:rsidR="00DB0748">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6d26ebeb-06c1-4f2b-be28-36e346b49e93","http://www.mendeley.com/documents/?uuid=35e5e2eb-3611-4082-99bf-f056551c9e6b"]}],"mendeley":{"formattedCitation":"[57]","plainTextFormattedCitation":"[57]","previouslyFormattedCitation":"[56]"},"properties":{"noteIndex":0},"schema":"https://github.com/citation-style-language/schema/raw/master/csl-citation.json"}</w:instrText>
            </w:r>
            <w:r>
              <w:fldChar w:fldCharType="separate"/>
            </w:r>
            <w:r w:rsidR="00DB0748" w:rsidRPr="00DB0748">
              <w:rPr>
                <w:noProof/>
              </w:rPr>
              <w:t>[57]</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proofErr w:type="spellStart"/>
            <w:r>
              <w:t>iFeature</w:t>
            </w:r>
            <w:proofErr w:type="spellEnd"/>
          </w:p>
        </w:tc>
        <w:tc>
          <w:tcPr>
            <w:tcW w:w="2338" w:type="dxa"/>
          </w:tcPr>
          <w:p w14:paraId="4931ABF9" w14:textId="77EFF8D8" w:rsidR="00B852C2" w:rsidRDefault="005B154A" w:rsidP="00D75FCC">
            <w:r>
              <w:fldChar w:fldCharType="begin" w:fldLock="1"/>
            </w:r>
            <w:r w:rsidR="00DB0748">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http://www.mendeley.com/documents/?uuid=e231c9d6-631b-407a-bcf5-da062a2417a1"]}],"mendeley":{"formattedCitation":"[59]","plainTextFormattedCitation":"[59]","previouslyFormattedCitation":"[58]"},"properties":{"noteIndex":0},"schema":"https://github.com/citation-style-language/schema/raw/master/csl-citation.json"}</w:instrText>
            </w:r>
            <w:r>
              <w:fldChar w:fldCharType="separate"/>
            </w:r>
            <w:r w:rsidR="00DB0748" w:rsidRPr="00DB0748">
              <w:rPr>
                <w:noProof/>
              </w:rPr>
              <w:t>[59]</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proofErr w:type="spellStart"/>
            <w:r>
              <w:t>iFeature</w:t>
            </w:r>
            <w:proofErr w:type="spellEnd"/>
          </w:p>
        </w:tc>
        <w:tc>
          <w:tcPr>
            <w:tcW w:w="2338" w:type="dxa"/>
          </w:tcPr>
          <w:p w14:paraId="17CCD5AC" w14:textId="1600D628" w:rsidR="00B852C2" w:rsidRDefault="00B8059B" w:rsidP="00D75FCC">
            <w:r>
              <w:fldChar w:fldCharType="begin" w:fldLock="1"/>
            </w:r>
            <w:r w:rsidR="00DB0748">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e231c9d6-631b-407a-bcf5-da062a2417a1","http://www.mendeley.com/documents/?uuid=a3070f20-3f36-4883-a8fa-4052cf70c4ed"]}],"mendeley":{"formattedCitation":"[59]","plainTextFormattedCitation":"[59]","previouslyFormattedCitation":"[58]"},"properties":{"noteIndex":0},"schema":"https://github.com/citation-style-language/schema/raw/master/csl-citation.json"}</w:instrText>
            </w:r>
            <w:r>
              <w:fldChar w:fldCharType="separate"/>
            </w:r>
            <w:r w:rsidR="00DB0748" w:rsidRPr="00DB0748">
              <w:rPr>
                <w:noProof/>
              </w:rPr>
              <w:t>[59]</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proofErr w:type="spellStart"/>
            <w:r>
              <w:t>iFeature</w:t>
            </w:r>
            <w:proofErr w:type="spellEnd"/>
          </w:p>
        </w:tc>
        <w:tc>
          <w:tcPr>
            <w:tcW w:w="2338" w:type="dxa"/>
          </w:tcPr>
          <w:p w14:paraId="467D1A8F" w14:textId="01E8B955" w:rsidR="00B852C2" w:rsidRDefault="00B8059B" w:rsidP="00D75FCC">
            <w:r>
              <w:fldChar w:fldCharType="begin" w:fldLock="1"/>
            </w:r>
            <w:r w:rsidR="00DB0748">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http://www.mendeley.com/documents/?uuid=73110208-5e85-49b0-81f2-7d46c577488a"]}],"mendeley":{"formattedCitation":"[60]","plainTextFormattedCitation":"[60]","previouslyFormattedCitation":"[59]"},"properties":{"noteIndex":0},"schema":"https://github.com/citation-style-language/schema/raw/master/csl-citation.json"}</w:instrText>
            </w:r>
            <w:r>
              <w:fldChar w:fldCharType="separate"/>
            </w:r>
            <w:r w:rsidR="00DB0748" w:rsidRPr="00DB0748">
              <w:rPr>
                <w:noProof/>
              </w:rPr>
              <w:t>[60]</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proofErr w:type="spellStart"/>
            <w:r>
              <w:t>iFeature</w:t>
            </w:r>
            <w:proofErr w:type="spellEnd"/>
          </w:p>
        </w:tc>
        <w:tc>
          <w:tcPr>
            <w:tcW w:w="2338" w:type="dxa"/>
          </w:tcPr>
          <w:p w14:paraId="12D8E524" w14:textId="05D765F4" w:rsidR="00B852C2" w:rsidRDefault="00B8059B"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proofErr w:type="spellStart"/>
            <w:r>
              <w:t>iFeature</w:t>
            </w:r>
            <w:proofErr w:type="spellEnd"/>
          </w:p>
        </w:tc>
        <w:tc>
          <w:tcPr>
            <w:tcW w:w="2338" w:type="dxa"/>
          </w:tcPr>
          <w:p w14:paraId="3937CA68" w14:textId="0C536008" w:rsidR="00B852C2" w:rsidRDefault="00B8059B"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proofErr w:type="spellStart"/>
            <w:r>
              <w:t>iFeature</w:t>
            </w:r>
            <w:proofErr w:type="spellEnd"/>
          </w:p>
        </w:tc>
        <w:tc>
          <w:tcPr>
            <w:tcW w:w="2338" w:type="dxa"/>
          </w:tcPr>
          <w:p w14:paraId="0AE18AB2" w14:textId="5EDA6099" w:rsidR="00B852C2" w:rsidRDefault="00B8059B"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proofErr w:type="spellStart"/>
            <w:r>
              <w:t>iFeature</w:t>
            </w:r>
            <w:proofErr w:type="spellEnd"/>
          </w:p>
        </w:tc>
        <w:tc>
          <w:tcPr>
            <w:tcW w:w="2338" w:type="dxa"/>
          </w:tcPr>
          <w:p w14:paraId="2800DA35" w14:textId="1BFF0C15" w:rsidR="00B852C2" w:rsidRDefault="00B8059B" w:rsidP="00D75FCC">
            <w:r>
              <w:fldChar w:fldCharType="begin" w:fldLock="1"/>
            </w:r>
            <w:r w:rsidR="00DB0748">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http://www.mendeley.com/documents/?uuid=b4b0e5e9-995d-4f6a-9ede-7ef5a77c6033"]}],"mendeley":{"formattedCitation":"[62]","plainTextFormattedCitation":"[62]","previouslyFormattedCitation":"[61]"},"properties":{"noteIndex":0},"schema":"https://github.com/citation-style-language/schema/raw/master/csl-citation.json"}</w:instrText>
            </w:r>
            <w:r>
              <w:fldChar w:fldCharType="separate"/>
            </w:r>
            <w:r w:rsidR="00DB0748" w:rsidRPr="00DB0748">
              <w:rPr>
                <w:noProof/>
              </w:rPr>
              <w:t>[62]</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proofErr w:type="spellStart"/>
            <w:r>
              <w:t>iFeature</w:t>
            </w:r>
            <w:proofErr w:type="spellEnd"/>
          </w:p>
        </w:tc>
        <w:tc>
          <w:tcPr>
            <w:tcW w:w="2338" w:type="dxa"/>
          </w:tcPr>
          <w:p w14:paraId="3C6607BA" w14:textId="4594DE85" w:rsidR="00B852C2" w:rsidRDefault="00B8059B" w:rsidP="00D75FCC">
            <w:r>
              <w:fldChar w:fldCharType="begin" w:fldLock="1"/>
            </w:r>
            <w:r w:rsidR="00DB0748">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http://www.mendeley.com/documents/?uuid=64e0b0fc-2b69-458f-8cde-c1227b2301ba"]}],"mendeley":{"formattedCitation":"[63]","plainTextFormattedCitation":"[63]","previouslyFormattedCitation":"[62]"},"properties":{"noteIndex":0},"schema":"https://github.com/citation-style-language/schema/raw/master/csl-citation.json"}</w:instrText>
            </w:r>
            <w:r>
              <w:fldChar w:fldCharType="separate"/>
            </w:r>
            <w:r w:rsidR="00DB0748" w:rsidRPr="00DB0748">
              <w:rPr>
                <w:noProof/>
              </w:rPr>
              <w:t>[63]</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proofErr w:type="spellStart"/>
            <w:r>
              <w:t>NMBroto</w:t>
            </w:r>
            <w:proofErr w:type="spellEnd"/>
          </w:p>
        </w:tc>
        <w:tc>
          <w:tcPr>
            <w:tcW w:w="2338" w:type="dxa"/>
          </w:tcPr>
          <w:p w14:paraId="48354BF0" w14:textId="300EDB70" w:rsidR="00B852C2" w:rsidRDefault="00CC4172" w:rsidP="00D75FCC">
            <w:proofErr w:type="spellStart"/>
            <w:r>
              <w:t>iFeature</w:t>
            </w:r>
            <w:proofErr w:type="spellEnd"/>
          </w:p>
        </w:tc>
        <w:tc>
          <w:tcPr>
            <w:tcW w:w="2338" w:type="dxa"/>
          </w:tcPr>
          <w:p w14:paraId="3FAF1246" w14:textId="5B63B14C" w:rsidR="00B852C2" w:rsidRDefault="00B8059B" w:rsidP="00D75FCC">
            <w:r>
              <w:fldChar w:fldCharType="begin" w:fldLock="1"/>
            </w:r>
            <w:r w:rsidR="00DB0748">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http://www.mendeley.com/documents/?uuid=eecc7da0-502a-454b-af17-52c9dc37026c"]}],"mendeley":{"formattedCitation":"[64]","plainTextFormattedCitation":"[64]","previouslyFormattedCitation":"[63]"},"properties":{"noteIndex":0},"schema":"https://github.com/citation-style-language/schema/raw/master/csl-citation.json"}</w:instrText>
            </w:r>
            <w:r>
              <w:fldChar w:fldCharType="separate"/>
            </w:r>
            <w:r w:rsidR="00DB0748" w:rsidRPr="00DB0748">
              <w:rPr>
                <w:noProof/>
              </w:rPr>
              <w:t>[64]</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proofErr w:type="spellStart"/>
            <w:r>
              <w:t>iFeature</w:t>
            </w:r>
            <w:proofErr w:type="spellEnd"/>
          </w:p>
        </w:tc>
        <w:tc>
          <w:tcPr>
            <w:tcW w:w="2338" w:type="dxa"/>
          </w:tcPr>
          <w:p w14:paraId="09F0C6AF" w14:textId="2BC5A631" w:rsidR="00B852C2" w:rsidRDefault="00030EE4" w:rsidP="00D75FCC">
            <w:r>
              <w:fldChar w:fldCharType="begin" w:fldLock="1"/>
            </w:r>
            <w:r w:rsidR="00DB0748">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http://www.mendeley.com/documents/?uuid=0f7459f5-9e3a-4774-a8e6-0f0d3c4f1b7d"]},{"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http://www.mendeley.com/documents/?uuid=f3d9d7f8-2cb5-4582-847e-25c70a3605af"]},{"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http://www.mendeley.com/documents/?uuid=76f31cba-86e6-4107-9a86-33a71b24bdbe"]}],"mendeley":{"formattedCitation":"[65]–[67]","plainTextFormattedCitation":"[65]–[67]","previouslyFormattedCitation":"[64]–[66]"},"properties":{"noteIndex":0},"schema":"https://github.com/citation-style-language/schema/raw/master/csl-citation.json"}</w:instrText>
            </w:r>
            <w:r>
              <w:fldChar w:fldCharType="separate"/>
            </w:r>
            <w:r w:rsidR="00DB0748" w:rsidRPr="00DB0748">
              <w:rPr>
                <w:noProof/>
              </w:rPr>
              <w:t>[65]–[67]</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proofErr w:type="spellStart"/>
            <w:r>
              <w:t>iFeature</w:t>
            </w:r>
            <w:proofErr w:type="spellEnd"/>
          </w:p>
        </w:tc>
        <w:tc>
          <w:tcPr>
            <w:tcW w:w="2338" w:type="dxa"/>
          </w:tcPr>
          <w:p w14:paraId="36393CF6" w14:textId="66CC6F92" w:rsidR="00B852C2" w:rsidRDefault="00030EE4" w:rsidP="00D75FCC">
            <w:r>
              <w:fldChar w:fldCharType="begin" w:fldLock="1"/>
            </w:r>
            <w:r w:rsidR="00DB0748">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0f7459f5-9e3a-4774-a8e6-0f0d3c4f1b7d","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f3d9d7f8-2cb5-4582-847e-25c70a3605af","http://www.mendeley.com/documents/?uuid=b5053db5-9c7f-4860-b539-f057ad1b2a87","http://www.mendeley.com/documents/?uuid=fac7aa61-9783-4a92-9d73-148c189a422a"]},{"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76f31cba-86e6-4107-9a86-33a71b24bdbe","http://www.mendeley.com/documents/?uuid=9e1cfb4e-f6e1-474a-9319-9d66d1b0e079","http://www.mendeley.com/documents/?uuid=77627d30-de24-43c0-90bc-a9a7bfb8b458"]}],"mendeley":{"formattedCitation":"[65]–[67]","plainTextFormattedCitation":"[65]–[67]","previouslyFormattedCitation":"[64]–[66]"},"properties":{"noteIndex":0},"schema":"https://github.com/citation-style-language/schema/raw/master/csl-citation.json"}</w:instrText>
            </w:r>
            <w:r>
              <w:fldChar w:fldCharType="separate"/>
            </w:r>
            <w:r w:rsidR="00DB0748" w:rsidRPr="00DB0748">
              <w:rPr>
                <w:noProof/>
              </w:rPr>
              <w:t>[65]–[67]</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proofErr w:type="spellStart"/>
            <w:r>
              <w:t>iFeature</w:t>
            </w:r>
            <w:proofErr w:type="spellEnd"/>
          </w:p>
        </w:tc>
        <w:tc>
          <w:tcPr>
            <w:tcW w:w="2338" w:type="dxa"/>
          </w:tcPr>
          <w:p w14:paraId="6ACFC9FF" w14:textId="4BF649FB" w:rsidR="00B852C2" w:rsidRDefault="00030EE4" w:rsidP="00D75FCC">
            <w:r>
              <w:fldChar w:fldCharType="begin" w:fldLock="1"/>
            </w:r>
            <w:r w:rsidR="00DB0748">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0f7459f5-9e3a-4774-a8e6-0f0d3c4f1b7d","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f3d9d7f8-2cb5-4582-847e-25c70a3605af","http://www.mendeley.com/documents/?uuid=b5053db5-9c7f-4860-b539-f057ad1b2a87","http://www.mendeley.com/documents/?uuid=16412ec4-5dc0-49f1-8498-51235ae3c771"]},{"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76f31cba-86e6-4107-9a86-33a71b24bdbe","http://www.mendeley.com/documents/?uuid=9e1cfb4e-f6e1-474a-9319-9d66d1b0e079","http://www.mendeley.com/documents/?uuid=f3ef9b71-c734-4e71-9c48-3a80de980996"]}],"mendeley":{"formattedCitation":"[65]–[67]","plainTextFormattedCitation":"[65]–[67]","previouslyFormattedCitation":"[64]–[66]"},"properties":{"noteIndex":0},"schema":"https://github.com/citation-style-language/schema/raw/master/csl-citation.json"}</w:instrText>
            </w:r>
            <w:r>
              <w:fldChar w:fldCharType="separate"/>
            </w:r>
            <w:r w:rsidR="00DB0748" w:rsidRPr="00DB0748">
              <w:rPr>
                <w:noProof/>
              </w:rPr>
              <w:t>[65]–[67]</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proofErr w:type="spellStart"/>
            <w:r>
              <w:t>CTriad</w:t>
            </w:r>
            <w:proofErr w:type="spellEnd"/>
          </w:p>
        </w:tc>
        <w:tc>
          <w:tcPr>
            <w:tcW w:w="2338" w:type="dxa"/>
          </w:tcPr>
          <w:p w14:paraId="3A33746A" w14:textId="70CE3A9B" w:rsidR="00B852C2" w:rsidRDefault="00CC4172" w:rsidP="00D75FCC">
            <w:proofErr w:type="spellStart"/>
            <w:r>
              <w:t>iFeature</w:t>
            </w:r>
            <w:proofErr w:type="spellEnd"/>
          </w:p>
        </w:tc>
        <w:tc>
          <w:tcPr>
            <w:tcW w:w="2338" w:type="dxa"/>
          </w:tcPr>
          <w:p w14:paraId="6305D987" w14:textId="5E512D12" w:rsidR="00B852C2" w:rsidRDefault="00030EE4" w:rsidP="00D75FCC">
            <w:r>
              <w:fldChar w:fldCharType="begin" w:fldLock="1"/>
            </w:r>
            <w:r w:rsidR="00DB0748">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http://www.mendeley.com/documents/?uuid=cb70e56f-2539-495e-906a-692029dd2c48"]}],"mendeley":{"formattedCitation":"[68]","plainTextFormattedCitation":"[68]","previouslyFormattedCitation":"[67]"},"properties":{"noteIndex":0},"schema":"https://github.com/citation-style-language/schema/raw/master/csl-citation.json"}</w:instrText>
            </w:r>
            <w:r>
              <w:fldChar w:fldCharType="separate"/>
            </w:r>
            <w:r w:rsidR="00DB0748" w:rsidRPr="00DB0748">
              <w:rPr>
                <w:noProof/>
              </w:rPr>
              <w:t>[68]</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proofErr w:type="spellStart"/>
            <w:r>
              <w:t>KSCTriad</w:t>
            </w:r>
            <w:proofErr w:type="spellEnd"/>
          </w:p>
        </w:tc>
        <w:tc>
          <w:tcPr>
            <w:tcW w:w="2338" w:type="dxa"/>
          </w:tcPr>
          <w:p w14:paraId="09DD7786" w14:textId="32AB398E" w:rsidR="00B852C2" w:rsidRDefault="00CC4172" w:rsidP="00D75FCC">
            <w:proofErr w:type="spellStart"/>
            <w:r>
              <w:t>iFeature</w:t>
            </w:r>
            <w:proofErr w:type="spellEnd"/>
          </w:p>
        </w:tc>
        <w:tc>
          <w:tcPr>
            <w:tcW w:w="2338" w:type="dxa"/>
          </w:tcPr>
          <w:p w14:paraId="103F0EB3" w14:textId="268AF8A1" w:rsidR="00B852C2" w:rsidRDefault="00030EE4"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proofErr w:type="spellStart"/>
            <w:r>
              <w:t>SOCNumber</w:t>
            </w:r>
            <w:proofErr w:type="spellEnd"/>
          </w:p>
        </w:tc>
        <w:tc>
          <w:tcPr>
            <w:tcW w:w="2338" w:type="dxa"/>
          </w:tcPr>
          <w:p w14:paraId="73CC892D" w14:textId="6DCBD021" w:rsidR="00B852C2" w:rsidRDefault="00CC4172" w:rsidP="00D75FCC">
            <w:proofErr w:type="spellStart"/>
            <w:r>
              <w:t>iFeature</w:t>
            </w:r>
            <w:proofErr w:type="spellEnd"/>
          </w:p>
        </w:tc>
        <w:tc>
          <w:tcPr>
            <w:tcW w:w="2338" w:type="dxa"/>
          </w:tcPr>
          <w:p w14:paraId="08B780A2" w14:textId="71E798AF" w:rsidR="00B852C2" w:rsidRDefault="00030EE4"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proofErr w:type="spellStart"/>
            <w:r>
              <w:t>QSOrder</w:t>
            </w:r>
            <w:proofErr w:type="spellEnd"/>
          </w:p>
        </w:tc>
        <w:tc>
          <w:tcPr>
            <w:tcW w:w="2338" w:type="dxa"/>
          </w:tcPr>
          <w:p w14:paraId="01B3B76D" w14:textId="3EFC7022" w:rsidR="00B852C2" w:rsidRDefault="00CC4172" w:rsidP="00D75FCC">
            <w:proofErr w:type="spellStart"/>
            <w:r>
              <w:t>iFeature</w:t>
            </w:r>
            <w:proofErr w:type="spellEnd"/>
          </w:p>
        </w:tc>
        <w:tc>
          <w:tcPr>
            <w:tcW w:w="2338" w:type="dxa"/>
          </w:tcPr>
          <w:p w14:paraId="6690917C" w14:textId="1A4DD1DF" w:rsidR="00B852C2" w:rsidRDefault="00030EE4" w:rsidP="00D75FCC">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proofErr w:type="spellStart"/>
            <w:r>
              <w:t>iFeature</w:t>
            </w:r>
            <w:proofErr w:type="spellEnd"/>
          </w:p>
        </w:tc>
        <w:tc>
          <w:tcPr>
            <w:tcW w:w="2338" w:type="dxa"/>
          </w:tcPr>
          <w:p w14:paraId="1E132519" w14:textId="2061F851" w:rsidR="00B852C2" w:rsidRDefault="00030EE4" w:rsidP="00D75FCC">
            <w:r>
              <w:fldChar w:fldCharType="begin" w:fldLock="1"/>
            </w:r>
            <w:r w:rsidR="00DB0748">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http://www.mendeley.com/documents/?uuid=b3bf8a09-4614-4600-844c-c2f27553c23c"]}],"mendeley":{"formattedCitation":"[69]","plainTextFormattedCitation":"[69]","previouslyFormattedCitation":"[68]"},"properties":{"noteIndex":0},"schema":"https://github.com/citation-style-language/schema/raw/master/csl-citation.json"}</w:instrText>
            </w:r>
            <w:r>
              <w:fldChar w:fldCharType="separate"/>
            </w:r>
            <w:r w:rsidR="00DB0748" w:rsidRPr="00DB0748">
              <w:rPr>
                <w:noProof/>
              </w:rPr>
              <w:t>[69]</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proofErr w:type="spellStart"/>
            <w:r>
              <w:t>iFeature</w:t>
            </w:r>
            <w:proofErr w:type="spellEnd"/>
          </w:p>
        </w:tc>
        <w:tc>
          <w:tcPr>
            <w:tcW w:w="2338" w:type="dxa"/>
          </w:tcPr>
          <w:p w14:paraId="3BDE4FAA" w14:textId="5716B986" w:rsidR="00B852C2" w:rsidRDefault="00030EE4" w:rsidP="00D75FCC">
            <w:r>
              <w:fldChar w:fldCharType="begin" w:fldLock="1"/>
            </w:r>
            <w:r w:rsidR="00DB0748">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b3bf8a09-4614-4600-844c-c2f27553c23c","http://www.mendeley.com/documents/?uuid=76a7f147-788c-48cf-9e79-f1cffa642786"]}],"mendeley":{"formattedCitation":"[69]","plainTextFormattedCitation":"[69]","previouslyFormattedCitation":"[68]"},"properties":{"noteIndex":0},"schema":"https://github.com/citation-style-language/schema/raw/master/csl-citation.json"}</w:instrText>
            </w:r>
            <w:r>
              <w:fldChar w:fldCharType="separate"/>
            </w:r>
            <w:r w:rsidR="00DB0748" w:rsidRPr="00DB0748">
              <w:rPr>
                <w:noProof/>
              </w:rPr>
              <w:t>[69]</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031C14F2" w:rsidR="00B852C2" w:rsidRDefault="00241A2F" w:rsidP="00D75FCC">
            <w:r>
              <w:fldChar w:fldCharType="begin" w:fldLock="1"/>
            </w:r>
            <w:r w:rsidR="00DB0748">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http://www.mendeley.com/documents/?uuid=decde65c-2288-4d18-a762-75a49f0b6cd4"]}],"mendeley":{"formattedCitation":"[70]","plainTextFormattedCitation":"[70]","previouslyFormattedCitation":"[69]"},"properties":{"noteIndex":0},"schema":"https://github.com/citation-style-language/schema/raw/master/csl-citation.json"}</w:instrText>
            </w:r>
            <w:r>
              <w:fldChar w:fldCharType="separate"/>
            </w:r>
            <w:r w:rsidR="00DB0748" w:rsidRPr="00DB0748">
              <w:rPr>
                <w:noProof/>
              </w:rPr>
              <w:t>[70]</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1A8BBE0" w:rsidR="00B852C2" w:rsidRDefault="00BD74AE" w:rsidP="00D75FCC">
            <w:r>
              <w:fldChar w:fldCharType="begin" w:fldLock="1"/>
            </w:r>
            <w:r w:rsidR="00DB0748">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decde65c-2288-4d18-a762-75a49f0b6cd4","http://www.mendeley.com/documents/?uuid=552eb961-6691-4489-9b5f-544e82349287"]}],"mendeley":{"formattedCitation":"[70]","plainTextFormattedCitation":"[70]","previouslyFormattedCitation":"[69]"},"properties":{"noteIndex":0},"schema":"https://github.com/citation-style-language/schema/raw/master/csl-citation.json"}</w:instrText>
            </w:r>
            <w:r>
              <w:fldChar w:fldCharType="separate"/>
            </w:r>
            <w:r w:rsidR="00DB0748" w:rsidRPr="00DB0748">
              <w:rPr>
                <w:noProof/>
              </w:rPr>
              <w:t>[70]</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2573708C" w:rsidR="00B852C2" w:rsidRDefault="00BD74AE" w:rsidP="00D75FCC">
            <w:r>
              <w:fldChar w:fldCharType="begin" w:fldLock="1"/>
            </w:r>
            <w:r w:rsidR="00DB0748">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decde65c-2288-4d18-a762-75a49f0b6cd4","http://www.mendeley.com/documents/?uuid=552eb961-6691-4489-9b5f-544e82349287"]}],"mendeley":{"formattedCitation":"[70]","plainTextFormattedCitation":"[70]","previouslyFormattedCitation":"[69]"},"properties":{"noteIndex":0},"schema":"https://github.com/citation-style-language/schema/raw/master/csl-citation.json"}</w:instrText>
            </w:r>
            <w:r>
              <w:fldChar w:fldCharType="separate"/>
            </w:r>
            <w:r w:rsidR="00DB0748" w:rsidRPr="00DB0748">
              <w:rPr>
                <w:noProof/>
              </w:rPr>
              <w:t>[70]</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6E9B655B" w:rsidR="00B852C2" w:rsidRDefault="00BD74AE" w:rsidP="00D75FCC">
            <w:r>
              <w:fldChar w:fldCharType="begin" w:fldLock="1"/>
            </w:r>
            <w:r w:rsidR="00DB0748">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http://www.mendeley.com/documents/?uuid=90e2a953-2d65-4216-a86c-df9c0e7fe4b0"]}],"mendeley":{"formattedCitation":"[71]","plainTextFormattedCitation":"[71]","previouslyFormattedCitation":"[70]"},"properties":{"noteIndex":0},"schema":"https://github.com/citation-style-language/schema/raw/master/csl-citation.json"}</w:instrText>
            </w:r>
            <w:r>
              <w:fldChar w:fldCharType="separate"/>
            </w:r>
            <w:r w:rsidR="00DB0748" w:rsidRPr="00DB0748">
              <w:rPr>
                <w:noProof/>
              </w:rPr>
              <w:t>[71]</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26A453F7" w:rsidR="00B852C2" w:rsidRDefault="00A7297A" w:rsidP="00D75FCC">
            <w:r>
              <w:fldChar w:fldCharType="begin" w:fldLock="1"/>
            </w:r>
            <w:r w:rsidR="00DB0748">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http://www.mendeley.com/documents/?uuid=bcc2aa3a-2aba-4146-8c93-e2b15c3226f0"]}],"mendeley":{"formattedCitation":"[72]","plainTextFormattedCitation":"[72]","previouslyFormattedCitation":"[71]"},"properties":{"noteIndex":0},"schema":"https://github.com/citation-style-language/schema/raw/master/csl-citation.json"}</w:instrText>
            </w:r>
            <w:r>
              <w:fldChar w:fldCharType="separate"/>
            </w:r>
            <w:r w:rsidR="00DB0748" w:rsidRPr="00DB0748">
              <w:rPr>
                <w:noProof/>
              </w:rPr>
              <w:t>[72]</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449E6B6" w:rsidR="00B852C2" w:rsidRDefault="00777848" w:rsidP="00D75FCC">
            <w:r>
              <w:fldChar w:fldCharType="begin" w:fldLock="1"/>
            </w:r>
            <w:r w:rsidR="00DB0748">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http://www.mendeley.com/documents/?uuid=8b697ae1-8aa7-4357-b77b-c711354f70e8"]}],"mendeley":{"formattedCitation":"[73]","plainTextFormattedCitation":"[73]","previouslyFormattedCitation":"[72]"},"properties":{"noteIndex":0},"schema":"https://github.com/citation-style-language/schema/raw/master/csl-citation.json"}</w:instrText>
            </w:r>
            <w:r>
              <w:fldChar w:fldCharType="separate"/>
            </w:r>
            <w:r w:rsidR="00DB0748" w:rsidRPr="00DB0748">
              <w:rPr>
                <w:noProof/>
              </w:rPr>
              <w:t>[73]</w:t>
            </w:r>
            <w:r>
              <w:fldChar w:fldCharType="end"/>
            </w:r>
          </w:p>
        </w:tc>
      </w:tr>
      <w:tr w:rsidR="00B852C2" w14:paraId="480AC5AC" w14:textId="77777777" w:rsidTr="00B852C2">
        <w:tc>
          <w:tcPr>
            <w:tcW w:w="2337" w:type="dxa"/>
          </w:tcPr>
          <w:p w14:paraId="4515D27C" w14:textId="52DECCC4" w:rsidR="00B852C2" w:rsidRDefault="00CC4172" w:rsidP="00D75FCC">
            <w:r>
              <w:lastRenderedPageBreak/>
              <w:t>PSSM-based</w:t>
            </w:r>
          </w:p>
        </w:tc>
        <w:tc>
          <w:tcPr>
            <w:tcW w:w="2337" w:type="dxa"/>
          </w:tcPr>
          <w:p w14:paraId="7138C0FA" w14:textId="0DA2A38A" w:rsidR="00B852C2" w:rsidRDefault="00CC4172" w:rsidP="00D75FCC">
            <w:proofErr w:type="gramStart"/>
            <w:r>
              <w:t>Tri-gram</w:t>
            </w:r>
            <w:proofErr w:type="gramEnd"/>
          </w:p>
        </w:tc>
        <w:tc>
          <w:tcPr>
            <w:tcW w:w="2338" w:type="dxa"/>
          </w:tcPr>
          <w:p w14:paraId="2950202C" w14:textId="3663657B" w:rsidR="00B852C2" w:rsidRDefault="00B06C76" w:rsidP="00D75FCC">
            <w:r>
              <w:t>POSSUM</w:t>
            </w:r>
          </w:p>
        </w:tc>
        <w:tc>
          <w:tcPr>
            <w:tcW w:w="2338" w:type="dxa"/>
          </w:tcPr>
          <w:p w14:paraId="01EEFA73" w14:textId="330E51B4" w:rsidR="00B852C2" w:rsidRDefault="00777848" w:rsidP="00D75FCC">
            <w:r>
              <w:fldChar w:fldCharType="begin" w:fldLock="1"/>
            </w:r>
            <w:r w:rsidR="00DB0748">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http://www.mendeley.com/documents/?uuid=61c245bd-5cb3-4632-9fb3-bb574e4d1986"]}],"mendeley":{"formattedCitation":"[74]","plainTextFormattedCitation":"[74]","previouslyFormattedCitation":"[73]"},"properties":{"noteIndex":0},"schema":"https://github.com/citation-style-language/schema/raw/master/csl-citation.json"}</w:instrText>
            </w:r>
            <w:r>
              <w:fldChar w:fldCharType="separate"/>
            </w:r>
            <w:r w:rsidR="00DB0748" w:rsidRPr="00DB0748">
              <w:rPr>
                <w:noProof/>
              </w:rPr>
              <w:t>[74]</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005239C7" w:rsidR="00B852C2" w:rsidRDefault="00777848" w:rsidP="00D75FCC">
            <w:r>
              <w:fldChar w:fldCharType="begin" w:fldLock="1"/>
            </w:r>
            <w:r w:rsidR="00DB0748">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http://www.mendeley.com/documents/?uuid=3ca9dd3d-5a08-46da-93bd-a2ba3bdcd3b2"]}],"mendeley":{"formattedCitation":"[75]","plainTextFormattedCitation":"[75]","previouslyFormattedCitation":"[74]"},"properties":{"noteIndex":0},"schema":"https://github.com/citation-style-language/schema/raw/master/csl-citation.json"}</w:instrText>
            </w:r>
            <w:r>
              <w:fldChar w:fldCharType="separate"/>
            </w:r>
            <w:r w:rsidR="00DB0748" w:rsidRPr="00DB0748">
              <w:rPr>
                <w:noProof/>
              </w:rPr>
              <w:t>[75]</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366887FB" w:rsidR="00B852C2" w:rsidRDefault="00777848" w:rsidP="00D75FCC">
            <w:r>
              <w:fldChar w:fldCharType="begin" w:fldLock="1"/>
            </w:r>
            <w:r w:rsidR="00DB0748">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3ca9dd3d-5a08-46da-93bd-a2ba3bdcd3b2","http://www.mendeley.com/documents/?uuid=4b53e20b-f45f-4790-8230-371662c4920c"]}],"mendeley":{"formattedCitation":"[75]","plainTextFormattedCitation":"[75]","previouslyFormattedCitation":"[74]"},"properties":{"noteIndex":0},"schema":"https://github.com/citation-style-language/schema/raw/master/csl-citation.json"}</w:instrText>
            </w:r>
            <w:r>
              <w:fldChar w:fldCharType="separate"/>
            </w:r>
            <w:r w:rsidR="00DB0748" w:rsidRPr="00DB0748">
              <w:rPr>
                <w:noProof/>
              </w:rPr>
              <w:t>[75]</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1A2EC4C" w:rsidR="00B852C2" w:rsidRDefault="00777848" w:rsidP="00D75FCC">
            <w:r>
              <w:fldChar w:fldCharType="begin" w:fldLock="1"/>
            </w:r>
            <w:r w:rsidR="00DB0748">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3ca9dd3d-5a08-46da-93bd-a2ba3bdcd3b2","http://www.mendeley.com/documents/?uuid=4b53e20b-f45f-4790-8230-371662c4920c"]}],"mendeley":{"formattedCitation":"[75]","plainTextFormattedCitation":"[75]","previouslyFormattedCitation":"[74]"},"properties":{"noteIndex":0},"schema":"https://github.com/citation-style-language/schema/raw/master/csl-citation.json"}</w:instrText>
            </w:r>
            <w:r>
              <w:fldChar w:fldCharType="separate"/>
            </w:r>
            <w:r w:rsidR="00DB0748" w:rsidRPr="00DB0748">
              <w:rPr>
                <w:noProof/>
              </w:rPr>
              <w:t>[75]</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1EE97438" w:rsidR="00B852C2" w:rsidRDefault="00777848" w:rsidP="00D75FCC">
            <w:r>
              <w:fldChar w:fldCharType="begin" w:fldLock="1"/>
            </w:r>
            <w:r w:rsidR="00DB0748">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http://www.mendeley.com/documents/?uuid=d4c4c74e-353b-496f-ba35-9432e0309d35"]}],"mendeley":{"formattedCitation":"[76]","plainTextFormattedCitation":"[76]","previouslyFormattedCitation":"[75]"},"properties":{"noteIndex":0},"schema":"https://github.com/citation-style-language/schema/raw/master/csl-citation.json"}</w:instrText>
            </w:r>
            <w:r>
              <w:fldChar w:fldCharType="separate"/>
            </w:r>
            <w:r w:rsidR="00DB0748" w:rsidRPr="00DB0748">
              <w:rPr>
                <w:noProof/>
              </w:rPr>
              <w:t>[76]</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5339E631" w:rsidR="00B852C2" w:rsidRDefault="00777848" w:rsidP="00D75FCC">
            <w:r>
              <w:fldChar w:fldCharType="begin" w:fldLock="1"/>
            </w:r>
            <w:r w:rsidR="00DB0748">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d4c4c74e-353b-496f-ba35-9432e0309d35","http://www.mendeley.com/documents/?uuid=7f54234c-abaa-43a1-9b7c-81ef56601296"]}],"mendeley":{"formattedCitation":"[76]","plainTextFormattedCitation":"[76]","previouslyFormattedCitation":"[75]"},"properties":{"noteIndex":0},"schema":"https://github.com/citation-style-language/schema/raw/master/csl-citation.json"}</w:instrText>
            </w:r>
            <w:r>
              <w:fldChar w:fldCharType="separate"/>
            </w:r>
            <w:r w:rsidR="00DB0748" w:rsidRPr="00DB0748">
              <w:rPr>
                <w:noProof/>
              </w:rPr>
              <w:t>[76]</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030C0354" w:rsidR="00B852C2" w:rsidRDefault="00777848" w:rsidP="00D75FCC">
            <w:r>
              <w:fldChar w:fldCharType="begin" w:fldLock="1"/>
            </w:r>
            <w:r w:rsidR="00DB0748">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http://www.mendeley.com/documents/?uuid=b09eca8e-855d-4f34-a5c0-ba0736dba67a"]}],"mendeley":{"formattedCitation":"[77]","plainTextFormattedCitation":"[77]","previouslyFormattedCitation":"[76]"},"properties":{"noteIndex":0},"schema":"https://github.com/citation-style-language/schema/raw/master/csl-citation.json"}</w:instrText>
            </w:r>
            <w:r>
              <w:fldChar w:fldCharType="separate"/>
            </w:r>
            <w:r w:rsidR="00DB0748" w:rsidRPr="00DB0748">
              <w:rPr>
                <w:noProof/>
              </w:rPr>
              <w:t>[77]</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FA72CCB" w:rsidR="00B852C2" w:rsidRDefault="00A7297A" w:rsidP="00D75FCC">
            <w:r>
              <w:fldChar w:fldCharType="begin" w:fldLock="1"/>
            </w:r>
            <w:r w:rsidR="00DB0748">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http://www.mendeley.com/documents/?uuid=2a9b9be3-4884-4151-ba53-a9bf9d8f56e0"]}],"mendeley":{"formattedCitation":"[78]","plainTextFormattedCitation":"[78]","previouslyFormattedCitation":"[77]"},"properties":{"noteIndex":0},"schema":"https://github.com/citation-style-language/schema/raw/master/csl-citation.json"}</w:instrText>
            </w:r>
            <w:r>
              <w:fldChar w:fldCharType="separate"/>
            </w:r>
            <w:r w:rsidR="00DB0748" w:rsidRPr="00DB0748">
              <w:rPr>
                <w:noProof/>
              </w:rPr>
              <w:t>[78]</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32A93080" w:rsidR="00B852C2" w:rsidRDefault="00A7297A" w:rsidP="00D75FCC">
            <w:r>
              <w:fldChar w:fldCharType="begin" w:fldLock="1"/>
            </w:r>
            <w:r w:rsidR="00DB0748">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2a9b9be3-4884-4151-ba53-a9bf9d8f56e0","http://www.mendeley.com/documents/?uuid=c17c4c63-282d-497a-8f5c-eff7bef702b1"]}],"mendeley":{"formattedCitation":"[78]","plainTextFormattedCitation":"[78]","previouslyFormattedCitation":"[77]"},"properties":{"noteIndex":0},"schema":"https://github.com/citation-style-language/schema/raw/master/csl-citation.json"}</w:instrText>
            </w:r>
            <w:r>
              <w:fldChar w:fldCharType="separate"/>
            </w:r>
            <w:r w:rsidR="00DB0748" w:rsidRPr="00DB0748">
              <w:rPr>
                <w:noProof/>
              </w:rPr>
              <w:t>[78]</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78ACF0F3" w:rsidR="00B852C2" w:rsidRDefault="00716D69" w:rsidP="00D75FCC">
            <w:r>
              <w:fldChar w:fldCharType="begin" w:fldLock="1"/>
            </w:r>
            <w:r w:rsidR="00DB0748">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http://www.mendeley.com/documents/?uuid=d3c344ec-3c85-43d3-96a9-123447e4f928"]}],"mendeley":{"formattedCitation":"[79]","plainTextFormattedCitation":"[79]","previouslyFormattedCitation":"[78]"},"properties":{"noteIndex":0},"schema":"https://github.com/citation-style-language/schema/raw/master/csl-citation.json"}</w:instrText>
            </w:r>
            <w:r>
              <w:fldChar w:fldCharType="separate"/>
            </w:r>
            <w:r w:rsidR="00DB0748" w:rsidRPr="00DB0748">
              <w:rPr>
                <w:noProof/>
              </w:rPr>
              <w:t>[79]</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718CF786" w:rsidR="00B852C2" w:rsidRDefault="00716D69" w:rsidP="00D75FCC">
            <w:r>
              <w:fldChar w:fldCharType="begin" w:fldLock="1"/>
            </w:r>
            <w:r w:rsidR="00DB0748">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http://www.mendeley.com/documents/?uuid=3a3638c3-f057-43bd-9eb0-d60840ef4af8"]}],"mendeley":{"formattedCitation":"[80]","plainTextFormattedCitation":"[80]","previouslyFormattedCitation":"[79]"},"properties":{"noteIndex":0},"schema":"https://github.com/citation-style-language/schema/raw/master/csl-citation.json"}</w:instrText>
            </w:r>
            <w:r>
              <w:fldChar w:fldCharType="separate"/>
            </w:r>
            <w:r w:rsidR="00DB0748" w:rsidRPr="00DB0748">
              <w:rPr>
                <w:noProof/>
              </w:rPr>
              <w:t>[80]</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13D31153" w:rsidR="00B852C2" w:rsidRDefault="00DC5C9D" w:rsidP="00D75FCC">
            <w:r>
              <w:fldChar w:fldCharType="begin" w:fldLock="1"/>
            </w:r>
            <w:r w:rsidR="00DB0748">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http://www.mendeley.com/documents/?uuid=481e2a6a-8b50-4022-a814-64ade43b0259"]}],"mendeley":{"formattedCitation":"[81]","plainTextFormattedCitation":"[81]","previouslyFormattedCitation":"[80]"},"properties":{"noteIndex":0},"schema":"https://github.com/citation-style-language/schema/raw/master/csl-citation.json"}</w:instrText>
            </w:r>
            <w:r>
              <w:fldChar w:fldCharType="separate"/>
            </w:r>
            <w:r w:rsidR="00DB0748" w:rsidRPr="00DB0748">
              <w:rPr>
                <w:noProof/>
              </w:rPr>
              <w:t>[81]</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31FA87CB" w:rsidR="00B852C2" w:rsidRDefault="00DC5C9D" w:rsidP="00D75FCC">
            <w:r>
              <w:fldChar w:fldCharType="begin" w:fldLock="1"/>
            </w:r>
            <w:r w:rsidR="00DB0748">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DB0748">
              <w:rPr>
                <w:rFonts w:ascii="Cambria Math" w:hAnsi="Cambria Math" w:cs="Cambria Math"/>
              </w:rPr>
              <w:instrText>∼</w:instrText>
            </w:r>
            <w:r w:rsidR="00DB0748">
              <w:instrText>6.83%, 0.88%</w:instrText>
            </w:r>
            <w:r w:rsidR="00DB0748">
              <w:rPr>
                <w:rFonts w:ascii="Cambria Math" w:hAnsi="Cambria Math" w:cs="Cambria Math"/>
              </w:rPr>
              <w:instrText>∼</w:instrText>
            </w:r>
            <w:r w:rsidR="00DB0748">
              <w:instrText>5.33%, and 0.10</w:instrText>
            </w:r>
            <w:r w:rsidR="00DB0748">
              <w:rPr>
                <w:rFonts w:ascii="Cambria Math" w:hAnsi="Cambria Math" w:cs="Cambria Math"/>
              </w:rPr>
              <w:instrText>∼</w:instrText>
            </w:r>
            <w:r w:rsidR="00DB0748">
              <w:instrText>0.23 in terms of overall accuracy, specificity, and Matthew's correlation coefficient, respectively. Most notably, compared to other approaches, RNAProB significantly improves sensitivity by 7.0%</w:instrText>
            </w:r>
            <w:r w:rsidR="00DB0748">
              <w:rPr>
                <w:rFonts w:ascii="Cambria Math" w:hAnsi="Cambria Math" w:cs="Cambria Math"/>
              </w:rPr>
              <w:instrText>∼</w:instrText>
            </w:r>
            <w:r w:rsidR="00DB0748">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http://www.mendeley.com/documents/?uuid=0c5e3f02-e98c-47a2-bd8b-25c242747861"]}],"mendeley":{"formattedCitation":"[82]","plainTextFormattedCitation":"[82]","previouslyFormattedCitation":"[81]"},"properties":{"noteIndex":0},"schema":"https://github.com/citation-style-language/schema/raw/master/csl-citation.json"}</w:instrText>
            </w:r>
            <w:r>
              <w:fldChar w:fldCharType="separate"/>
            </w:r>
            <w:r w:rsidR="00DB0748" w:rsidRPr="00DB0748">
              <w:rPr>
                <w:noProof/>
              </w:rPr>
              <w:t>[82]</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63040742" w:rsidR="00B852C2" w:rsidRDefault="00DC5C9D" w:rsidP="00D75FCC">
            <w:r>
              <w:fldChar w:fldCharType="begin" w:fldLock="1"/>
            </w:r>
            <w:r w:rsidR="00DB0748">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http://www.mendeley.com/documents/?uuid=4431b1f1-0870-42c6-9786-24718b696650"]}],"mendeley":{"formattedCitation":"[83]","plainTextFormattedCitation":"[83]","previouslyFormattedCitation":"[82]"},"properties":{"noteIndex":0},"schema":"https://github.com/citation-style-language/schema/raw/master/csl-citation.json"}</w:instrText>
            </w:r>
            <w:r>
              <w:fldChar w:fldCharType="separate"/>
            </w:r>
            <w:r w:rsidR="00DB0748" w:rsidRPr="00DB0748">
              <w:rPr>
                <w:noProof/>
              </w:rPr>
              <w:t>[83]</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641E2FF1" w:rsidR="00F837B3" w:rsidRDefault="00DC5C9D" w:rsidP="00D75FCC">
            <w:r>
              <w:fldChar w:fldCharType="begin" w:fldLock="1"/>
            </w:r>
            <w:r w:rsidR="00DB0748">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4431b1f1-0870-42c6-9786-24718b696650","http://www.mendeley.com/documents/?uuid=2dceed61-0bdb-490a-87be-40e508126faa"]}],"mendeley":{"formattedCitation":"[83]","plainTextFormattedCitation":"[83]","previouslyFormattedCitation":"[82]"},"properties":{"noteIndex":0},"schema":"https://github.com/citation-style-language/schema/raw/master/csl-citation.json"}</w:instrText>
            </w:r>
            <w:r>
              <w:fldChar w:fldCharType="separate"/>
            </w:r>
            <w:r w:rsidR="00DB0748" w:rsidRPr="00DB0748">
              <w:rPr>
                <w:noProof/>
              </w:rPr>
              <w:t>[83]</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695C62B4" w:rsidR="00E63DB2" w:rsidRPr="00E63DB2" w:rsidRDefault="00E63DB2" w:rsidP="00D75FCC">
      <w:r>
        <w:t xml:space="preserve">Three </w:t>
      </w:r>
      <w:proofErr w:type="gramStart"/>
      <w:r>
        <w:t>kernel based</w:t>
      </w:r>
      <w:proofErr w:type="gramEnd"/>
      <w:r>
        <w:t xml:space="preserve"> methods</w:t>
      </w:r>
      <w:r w:rsidR="00435250">
        <w:t xml:space="preserve">, described in this section, </w:t>
      </w:r>
      <w:r>
        <w:t xml:space="preserve">were used in our ensemble model.  They were all implemented using the </w:t>
      </w:r>
      <w:proofErr w:type="spellStart"/>
      <w:r>
        <w:t>KeBABS</w:t>
      </w:r>
      <w:proofErr w:type="spellEnd"/>
      <w:r>
        <w:t xml:space="preserve"> software package</w:t>
      </w:r>
      <w:r w:rsidR="00435250">
        <w:t xml:space="preserve"> </w:t>
      </w:r>
      <w:r w:rsidR="00435250">
        <w:fldChar w:fldCharType="begin" w:fldLock="1"/>
      </w:r>
      <w:r w:rsidR="00DB0748">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http://www.mendeley.com/documents/?uuid=b3b6b4b4-19e9-461e-92f5-c485cc1c0f9e"]}],"mendeley":{"formattedCitation":"[84]","plainTextFormattedCitation":"[84]","previouslyFormattedCitation":"[83]"},"properties":{"noteIndex":0},"schema":"https://github.com/citation-style-language/schema/raw/master/csl-citation.json"}</w:instrText>
      </w:r>
      <w:r w:rsidR="00435250">
        <w:fldChar w:fldCharType="separate"/>
      </w:r>
      <w:r w:rsidR="00DB0748" w:rsidRPr="00DB0748">
        <w:rPr>
          <w:noProof/>
        </w:rPr>
        <w:t>[84]</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2AAA898D" w:rsidR="00320921" w:rsidRDefault="00320921" w:rsidP="00D75FCC">
      <w:r w:rsidRPr="00C21540">
        <w:t>Th</w:t>
      </w:r>
      <w:r>
        <w:t xml:space="preserve">e k-spectrum kernel proposed by Leslie et. al. </w:t>
      </w:r>
      <w:r>
        <w:fldChar w:fldCharType="begin" w:fldLock="1"/>
      </w:r>
      <w:r w:rsidR="00642F17">
        <w:instrText>ADDIN CSL_CITATION {"citationItems":[{"id":"ITEM-1","itemData":{"ISSN":"00223565","author":[{"dropping-particle":"","family":"Leslie","given":"Christina","non-dropping-particle":"","parse-names":false,"suffix":""},{"dropping-particle":"","family":"Eskin","given":"Eleazar","non-dropping-particle":"","parse-names":false,"suffix":""},{"dropping-particle":"","family":"Noble","given":"William Stafford","non-dropping-particle":"","parse-names":false,"suffix":""}],"container-title":"Proceedings of the Pacific Symposium on Biocomputing","id":"ITEM-1","issued":{"date-parts":[["2002"]]},"page":"564-575","title":"The Spectrum Kernel: A String Kernel for SVM Protein Classification","type":"article-journal"},"uris":["http://www.mendeley.com/documents/?uuid=78b03265-3e09-4d2d-b17b-e12d3603a0d9"]}],"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function that denotes the number of times a given k-</w:t>
      </w:r>
      <w:proofErr w:type="spellStart"/>
      <w:r w:rsidR="007F2751">
        <w:rPr>
          <w:rFonts w:eastAsiaTheme="minorEastAsia"/>
        </w:rPr>
        <w:t>mer</w:t>
      </w:r>
      <w:proofErr w:type="spellEnd"/>
      <w:r w:rsidR="007F2751">
        <w:rPr>
          <w:rFonts w:eastAsiaTheme="minorEastAsia"/>
        </w:rPr>
        <w:t xml:space="preserve">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642F17"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k-</w:t>
      </w:r>
      <w:proofErr w:type="spellStart"/>
      <w:r w:rsidR="007F2751">
        <w:t>mers</w:t>
      </w:r>
      <w:proofErr w:type="spellEnd"/>
      <w:r w:rsidR="007F2751">
        <w:t xml:space="preserve">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642F17"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w:t>
      </w:r>
      <w:proofErr w:type="spellStart"/>
      <w:r>
        <w:t>smatches</w:t>
      </w:r>
      <w:proofErr w:type="spellEnd"/>
      <w:r>
        <w:t xml:space="preserve">,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642F17"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54" w:name="k-mer-motif-builder"/>
    </w:p>
    <w:p w14:paraId="3B3E56DD" w14:textId="689AE809" w:rsidR="00484B10" w:rsidRDefault="00484B10" w:rsidP="00D75FCC">
      <w:pPr>
        <w:pStyle w:val="Heading5"/>
      </w:pPr>
      <w:proofErr w:type="spellStart"/>
      <w:r>
        <w:t>Gappy</w:t>
      </w:r>
      <w:proofErr w:type="spellEnd"/>
      <w:r>
        <w:t xml:space="preserve"> pair kernel</w:t>
      </w:r>
    </w:p>
    <w:p w14:paraId="27452B38" w14:textId="66F6F4D0" w:rsidR="008C785B" w:rsidRDefault="00484B10" w:rsidP="00D75FCC">
      <w:r>
        <w:t xml:space="preserve">The </w:t>
      </w:r>
      <w:proofErr w:type="spellStart"/>
      <w:r>
        <w:t>gappy</w:t>
      </w:r>
      <w:proofErr w:type="spellEnd"/>
      <w:r>
        <w:t xml:space="preserve">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10F6546E" w:rsidR="00435250" w:rsidRPr="00435250" w:rsidRDefault="00435250" w:rsidP="00D75FCC">
      <w:r>
        <w:t xml:space="preserve">Two n-gram based methods, described below, were used in our ensemble model. They were all implemented using python’s </w:t>
      </w:r>
      <w:proofErr w:type="spellStart"/>
      <w:r>
        <w:t>numpy</w:t>
      </w:r>
      <w:proofErr w:type="spellEnd"/>
      <w:r>
        <w:t xml:space="preserve"> package </w:t>
      </w:r>
      <w:r>
        <w:fldChar w:fldCharType="begin" w:fldLock="1"/>
      </w:r>
      <w:r w:rsidR="00DB0748">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http://www.mendeley.com/documents/?uuid=04d2288b-a31d-4c48-8567-533f7d80d25a"]}],"mendeley":{"formattedCitation":"[85]","plainTextFormattedCitation":"[85]","previouslyFormattedCitation":"[84]"},"properties":{"noteIndex":0},"schema":"https://github.com/citation-style-language/schema/raw/master/csl-citation.json"}</w:instrText>
      </w:r>
      <w:r>
        <w:fldChar w:fldCharType="separate"/>
      </w:r>
      <w:r w:rsidR="00DB0748" w:rsidRPr="00DB0748">
        <w:rPr>
          <w:noProof/>
        </w:rPr>
        <w:t>[85]</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w:t>
      </w:r>
      <w:proofErr w:type="spellStart"/>
      <w:r w:rsidRPr="00453F80">
        <w:t>mer</w:t>
      </w:r>
      <w:proofErr w:type="spellEnd"/>
      <w:r w:rsidRPr="00453F80">
        <w:t xml:space="preserve"> motif builder</w:t>
      </w:r>
      <w:bookmarkEnd w:id="54"/>
    </w:p>
    <w:p w14:paraId="5897407C" w14:textId="1E6AD297" w:rsidR="00320921" w:rsidRDefault="00251011" w:rsidP="00D75FCC">
      <w:r w:rsidRPr="00453F80">
        <w:t>This representation is similar to the N-gram representation for language models</w:t>
      </w:r>
      <w:r>
        <w:t xml:space="preserve"> </w:t>
      </w:r>
      <w:r>
        <w:fldChar w:fldCharType="begin" w:fldLock="1"/>
      </w:r>
      <w:r w:rsidR="00642F17">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a813d784-7207-4f3b-9101-771fbe393b40","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proofErr w:type="spellStart"/>
      <w:r w:rsidR="00251011">
        <w:t>mer</w:t>
      </w:r>
      <w:proofErr w:type="spellEnd"/>
      <w:r w:rsidR="00251011">
        <w:t xml:space="preserve"> motif </w:t>
      </w:r>
      <w:proofErr w:type="gramStart"/>
      <w:r w:rsidR="00251011">
        <w:t>builder</w:t>
      </w:r>
      <w:proofErr w:type="gramEnd"/>
    </w:p>
    <w:p w14:paraId="74C07CC4" w14:textId="49B7EDC0" w:rsidR="006807CA" w:rsidRDefault="00320921" w:rsidP="00D75FCC">
      <w:pPr>
        <w:rPr>
          <w:rFonts w:eastAsiaTheme="minorEastAsia"/>
        </w:rPr>
      </w:pPr>
      <w:r>
        <w:t>The grouped amino acid encoded k-</w:t>
      </w:r>
      <w:proofErr w:type="spellStart"/>
      <w:r w:rsidR="00251011">
        <w:t>mer</w:t>
      </w:r>
      <w:proofErr w:type="spellEnd"/>
      <w:r w:rsidR="00251011">
        <w:t xml:space="preserve"> motif builder</w:t>
      </w:r>
      <w:r>
        <w:t xml:space="preserve"> performs an additional pre-processing step on the primary sequences of the enzymes before encoding them into a feature vector representation </w:t>
      </w:r>
      <w:proofErr w:type="gramStart"/>
      <w:r>
        <w:t>similar to</w:t>
      </w:r>
      <w:proofErr w:type="gramEnd"/>
      <w:r>
        <w:t xml:space="preserve"> the k-</w:t>
      </w:r>
      <w:proofErr w:type="spellStart"/>
      <w:r w:rsidR="00251011">
        <w:t>mer</w:t>
      </w:r>
      <w:proofErr w:type="spellEnd"/>
      <w:r w:rsidR="00251011">
        <w:t xml:space="preserve">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w:t>
      </w:r>
      <w:proofErr w:type="gramStart"/>
      <w:r w:rsidRPr="002C737C">
        <w:t>charge</w:t>
      </w:r>
      <w:proofErr w:type="gramEnd"/>
      <w:r w:rsidRPr="002C737C">
        <w:t xml:space="preserv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w:t>
      </w:r>
      <w:proofErr w:type="spellStart"/>
      <w:r w:rsidRPr="002C737C">
        <w:t>itive</w:t>
      </w:r>
      <w:proofErr w:type="spellEnd"/>
      <w:r w:rsidRPr="002C737C">
        <w:t xml:space="preser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proofErr w:type="spellStart"/>
      <w:r w:rsidR="008C785B">
        <w:t>mer</w:t>
      </w:r>
      <w:proofErr w:type="spellEnd"/>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proofErr w:type="spellStart"/>
      <w:r w:rsidR="008C785B">
        <w:rPr>
          <w:rFonts w:eastAsiaTheme="minorEastAsia"/>
        </w:rPr>
        <w:t>mer</w:t>
      </w:r>
      <w:proofErr w:type="spellEnd"/>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13194083" w:rsidR="00435250" w:rsidRPr="00435250" w:rsidRDefault="00435250" w:rsidP="00D75FCC">
      <w:r>
        <w:t xml:space="preserve">21 physicochemical </w:t>
      </w:r>
      <w:proofErr w:type="gramStart"/>
      <w:r>
        <w:t>encoding based</w:t>
      </w:r>
      <w:proofErr w:type="gramEnd"/>
      <w:r>
        <w:t xml:space="preserve"> methods, described below, were used in our ensemble model. They were all implemented using the </w:t>
      </w:r>
      <w:proofErr w:type="spellStart"/>
      <w:r>
        <w:t>iFeature</w:t>
      </w:r>
      <w:proofErr w:type="spellEnd"/>
      <w:r>
        <w:t xml:space="preserve"> software package </w:t>
      </w:r>
      <w:r>
        <w:fldChar w:fldCharType="begin" w:fldLock="1"/>
      </w:r>
      <w:r w:rsidR="00DB0748">
        <w:instrText>ADDIN CSL_CITATION {"citationItems":[{"id":"ITEM-1","itemData":{"DOI":"10.1093/bioinformatics/bty140","author":[{"dropping-particle":"","family":"Chen","given":"Zhen","non-dropping-particle":"","parse-names":false,"suffix":""},{"dropping-particle":"","family":"Zhao","given":"Pei","non-dropping-particle":"","parse-names":false,"suffix":""},{"dropping-particle":"","family":"Li","given":"Fuyi","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chen","non-dropping-particle":"","parse-names":false,"suffix":""},{"dropping-particle":"","family":"Song","given":"Jiangning","non-dropping-particle":"","parse-names":false,"suffix":""}],"id":"ITEM-1","issue":"March","issued":{"date-parts":[["2018"]]},"note":"Identification of features","page":"2499-2502","title":"Sequence analysis iFeature : a Python package and web server for features extraction and selection from protein and peptide sequences","type":"article-journal","volume":"34"},"uris":["http://www.mendeley.com/documents/?uuid=15f46f77-b353-493f-be12-9db68df28c35"]}],"mendeley":{"formattedCitation":"[61]","plainTextFormattedCitation":"[61]","previouslyFormattedCitation":"[60]"},"properties":{"noteIndex":0},"schema":"https://github.com/citation-style-language/schema/raw/master/csl-citation.json"}</w:instrText>
      </w:r>
      <w:r>
        <w:fldChar w:fldCharType="separate"/>
      </w:r>
      <w:r w:rsidR="00DB0748" w:rsidRPr="00DB0748">
        <w:rPr>
          <w:noProof/>
        </w:rPr>
        <w:t>[61]</w:t>
      </w:r>
      <w:r>
        <w:fldChar w:fldCharType="end"/>
      </w:r>
      <w:r>
        <w:t xml:space="preserve">. </w:t>
      </w:r>
    </w:p>
    <w:p w14:paraId="27CBC8ED" w14:textId="77777777" w:rsidR="004909A7" w:rsidRDefault="004909A7" w:rsidP="00D75FCC"/>
    <w:p w14:paraId="4F2401B1" w14:textId="3E83E310" w:rsidR="006807CA" w:rsidRDefault="005C4449" w:rsidP="00D75FCC">
      <w:pPr>
        <w:pStyle w:val="Heading5"/>
        <w:rPr>
          <w:rFonts w:eastAsiaTheme="minorEastAsia"/>
        </w:rPr>
      </w:pPr>
      <w:bookmarkStart w:id="55" w:name="_Amino_Acid_Composition"/>
      <w:bookmarkEnd w:id="55"/>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w:t>
      </w:r>
      <w:proofErr w:type="gramStart"/>
      <w:r>
        <w:t>types.</w:t>
      </w:r>
      <w:proofErr w:type="gramEnd"/>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56" w:name="_Composition_of_k-spaced"/>
      <w:bookmarkEnd w:id="56"/>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642F17"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w:t>
      </w:r>
      <w:proofErr w:type="spellStart"/>
      <w:r>
        <w:t>erent</w:t>
      </w:r>
      <w:proofErr w:type="spellEnd"/>
      <w:r>
        <w:t xml:space="preserve">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57" w:name="_Tri-Peptide_Composition_(TPC)"/>
      <w:bookmarkEnd w:id="57"/>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58" w:name="_Di-Peptide_Composition_(DPC)"/>
      <w:bookmarkEnd w:id="58"/>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w:t>
      </w:r>
      <w:proofErr w:type="spellStart"/>
      <w:r>
        <w:t>alculated</w:t>
      </w:r>
      <w:proofErr w:type="spellEnd"/>
      <w:r>
        <w:t xml:space="preserve"> as: </w:t>
      </w:r>
    </w:p>
    <w:p w14:paraId="0813B32B" w14:textId="77777777" w:rsidR="00EC48CB" w:rsidRDefault="00EC48CB" w:rsidP="00D75FCC"/>
    <w:p w14:paraId="47E9443A" w14:textId="2D242BB4" w:rsidR="00EC48CB" w:rsidRPr="00EC48CB" w:rsidRDefault="00642F17"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642F17"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w:t>
      </w:r>
      <w:proofErr w:type="gramStart"/>
      <w:r>
        <w:t>peptide.</w:t>
      </w:r>
      <w:proofErr w:type="gramEnd"/>
      <w:r>
        <w:t xml:space="preserv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w:t>
      </w:r>
      <w:proofErr w:type="gramStart"/>
      <w:r w:rsidR="00681358">
        <w:t>similar to</w:t>
      </w:r>
      <w:proofErr w:type="gramEnd"/>
      <w:r w:rsidR="00681358">
        <w:t xml:space="preserve">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w:t>
      </w:r>
      <w:proofErr w:type="gramStart"/>
      <w:r>
        <w:t>similar to</w:t>
      </w:r>
      <w:proofErr w:type="gramEnd"/>
      <w:r>
        <w:t xml:space="preserve">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w:t>
      </w:r>
      <w:proofErr w:type="gramStart"/>
      <w:r>
        <w:t>similar to</w:t>
      </w:r>
      <w:proofErr w:type="gramEnd"/>
      <w:r>
        <w:t xml:space="preserve">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w:t>
      </w:r>
      <w:proofErr w:type="spellStart"/>
      <w:r w:rsidRPr="002C737C">
        <w:t>atic</w:t>
      </w:r>
      <w:proofErr w:type="spellEnd"/>
      <w:r w:rsidRPr="002C737C">
        <w:t xml:space="preserve">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w:t>
      </w:r>
      <w:proofErr w:type="gramStart"/>
      <w:r>
        <w:t>similar to</w:t>
      </w:r>
      <w:proofErr w:type="gramEnd"/>
      <w:r>
        <w:t xml:space="preserve">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lastRenderedPageBreak/>
        <w:t>Moran Correlation (Moran)</w:t>
      </w:r>
    </w:p>
    <w:p w14:paraId="7EB1EC9D" w14:textId="454FCB66" w:rsidR="00A958E3" w:rsidRDefault="00A958E3" w:rsidP="00D75FCC">
      <w:r>
        <w:t xml:space="preserve">Moran descriptor is computed based on the numerical values representing the biological and physicochemical attributes of different types of amino acids given in the </w:t>
      </w:r>
      <w:proofErr w:type="spellStart"/>
      <w:r>
        <w:t>AAindex</w:t>
      </w:r>
      <w:proofErr w:type="spellEnd"/>
      <w:r>
        <w:t xml:space="preserve"> database</w:t>
      </w:r>
      <w:r w:rsidR="000E4F12">
        <w:t xml:space="preserve"> </w:t>
      </w:r>
      <w:r w:rsidR="005A1606">
        <w:fldChar w:fldCharType="begin" w:fldLock="1"/>
      </w:r>
      <w:r w:rsidR="00DB0748">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http://www.mendeley.com/documents/?uuid=62aad170-4ef6-4ea2-8a68-b7a74faa9018"]}],"mendeley":{"formattedCitation":"[86]","plainTextFormattedCitation":"[86]","previouslyFormattedCitation":"[85]"},"properties":{"noteIndex":0},"schema":"https://github.com/citation-style-language/schema/raw/master/csl-citation.json"}</w:instrText>
      </w:r>
      <w:r w:rsidR="005A1606">
        <w:fldChar w:fldCharType="separate"/>
      </w:r>
      <w:r w:rsidR="00DB0748" w:rsidRPr="00DB0748">
        <w:rPr>
          <w:noProof/>
        </w:rPr>
        <w:t>[86]</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w:t>
      </w:r>
      <w:proofErr w:type="spellStart"/>
      <w:r>
        <w:t>ase</w:t>
      </w:r>
      <w:proofErr w:type="spellEnd"/>
      <w:r>
        <w:t xml:space="preserv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w:t>
      </w:r>
      <w:proofErr w:type="spellStart"/>
      <w:r>
        <w:t>AAindex</w:t>
      </w:r>
      <w:proofErr w:type="spellEnd"/>
      <w:r>
        <w:t xml:space="preserve">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w:t>
      </w:r>
      <w:proofErr w:type="spellStart"/>
      <w:r>
        <w:t>Broto</w:t>
      </w:r>
      <w:proofErr w:type="spellEnd"/>
      <w:r>
        <w:t xml:space="preserve"> Autocorrelation (</w:t>
      </w:r>
      <w:proofErr w:type="spellStart"/>
      <w:r>
        <w:t>NMBroto</w:t>
      </w:r>
      <w:proofErr w:type="spellEnd"/>
      <w:r>
        <w:t>)</w:t>
      </w:r>
    </w:p>
    <w:p w14:paraId="1B5E235E" w14:textId="7193132A" w:rsidR="00BE51F5" w:rsidRDefault="00BE51F5" w:rsidP="00D75FCC">
      <w:proofErr w:type="spellStart"/>
      <w:r>
        <w:t>NMBroto</w:t>
      </w:r>
      <w:proofErr w:type="spellEnd"/>
      <w:r>
        <w:t xml:space="preserve">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lastRenderedPageBreak/>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Volume, polarity, polarizability, charge, secondary </w:t>
      </w:r>
      <w:proofErr w:type="gramStart"/>
      <w:r w:rsidRPr="003716EE">
        <w:rPr>
          <w:color w:val="000000" w:themeColor="text1"/>
        </w:rPr>
        <w:t>structures</w:t>
      </w:r>
      <w:proofErr w:type="gramEnd"/>
      <w:r w:rsidRPr="003716EE">
        <w:rPr>
          <w:color w:val="000000" w:themeColor="text1"/>
        </w:rPr>
        <w:t xml:space="preserve">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 xml:space="preserve">olume, polarity, polarizability, charge, secondary </w:t>
      </w:r>
      <w:proofErr w:type="gramStart"/>
      <w:r w:rsidRPr="003716EE">
        <w:rPr>
          <w:color w:val="000000" w:themeColor="text1"/>
        </w:rPr>
        <w:t>structures</w:t>
      </w:r>
      <w:proofErr w:type="gramEnd"/>
      <w:r w:rsidRPr="003716EE">
        <w:rPr>
          <w:color w:val="000000" w:themeColor="text1"/>
        </w:rPr>
        <w:t xml:space="preserve">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 xml:space="preserve">olume, polarity, polarizability, charge, secondary </w:t>
      </w:r>
      <w:proofErr w:type="gramStart"/>
      <w:r w:rsidRPr="003716EE">
        <w:rPr>
          <w:color w:val="000000" w:themeColor="text1"/>
        </w:rPr>
        <w:t>structures</w:t>
      </w:r>
      <w:proofErr w:type="gramEnd"/>
      <w:r w:rsidRPr="003716EE">
        <w:rPr>
          <w:color w:val="000000" w:themeColor="text1"/>
        </w:rPr>
        <w:t xml:space="preserve">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Conjoint Triad (</w:t>
      </w:r>
      <w:proofErr w:type="spellStart"/>
      <w:r>
        <w:t>CTriad</w:t>
      </w:r>
      <w:proofErr w:type="spellEnd"/>
      <w:r>
        <w:t xml:space="preserve">) </w:t>
      </w:r>
    </w:p>
    <w:p w14:paraId="330DE768" w14:textId="539A1920" w:rsidR="009E2077" w:rsidRDefault="004909A7" w:rsidP="00D75FCC">
      <w:proofErr w:type="spellStart"/>
      <w:r>
        <w:t>CTriad</w:t>
      </w:r>
      <w:proofErr w:type="spellEnd"/>
      <w:r>
        <w:t xml:space="preserve"> considers three contiguous amino acids as a single unit. It creates a vector space </w:t>
      </w:r>
      <m:oMath>
        <m:r>
          <w:rPr>
            <w:rFonts w:ascii="Cambria Math" w:hAnsi="Cambria Math"/>
          </w:rPr>
          <m:t>V</m:t>
        </m:r>
      </m:oMath>
      <w:r>
        <w:t xml:space="preserve"> where each element in the v</w:t>
      </w:r>
      <w:proofErr w:type="spellStart"/>
      <w:r>
        <w:t>ector</w:t>
      </w:r>
      <w:proofErr w:type="spellEnd"/>
      <w: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w:t>
      </w:r>
      <w:proofErr w:type="spellStart"/>
      <w:r w:rsidR="009E2077">
        <w:t>rrelated</w:t>
      </w:r>
      <w:proofErr w:type="spellEnd"/>
      <w:r w:rsidR="009E2077">
        <w:t xml:space="preserve">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lastRenderedPageBreak/>
        <w:t>k-spaced Conjoint Triad (</w:t>
      </w:r>
      <w:proofErr w:type="spellStart"/>
      <w:r w:rsidRPr="00916488">
        <w:rPr>
          <w:rStyle w:val="Heading4Char"/>
          <w:u w:val="none"/>
        </w:rPr>
        <w:t>KSCTriad</w:t>
      </w:r>
      <w:proofErr w:type="spellEnd"/>
      <w:r w:rsidRPr="00916488">
        <w:rPr>
          <w:rStyle w:val="Heading4Char"/>
          <w:u w:val="none"/>
        </w:rPr>
        <w:t>)</w:t>
      </w:r>
    </w:p>
    <w:p w14:paraId="3CF7F432" w14:textId="2086413D" w:rsidR="009E2077" w:rsidRDefault="009E2077" w:rsidP="00D75FCC">
      <w:proofErr w:type="spellStart"/>
      <w:r>
        <w:t>KSCTriad</w:t>
      </w:r>
      <w:proofErr w:type="spellEnd"/>
      <w:r>
        <w:t xml:space="preserve"> not only </w:t>
      </w:r>
      <w:proofErr w:type="gramStart"/>
      <w:r>
        <w:t>takes into account</w:t>
      </w:r>
      <w:proofErr w:type="gramEnd"/>
      <w:r>
        <w:t xml:space="preserve"> contiguous amino acids to create the feature space as in </w:t>
      </w:r>
      <w:proofErr w:type="spellStart"/>
      <w:r>
        <w:t>CTriad</w:t>
      </w:r>
      <w:proofErr w:type="spellEnd"/>
      <w:r>
        <w:t xml:space="preserve">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w:t>
      </w:r>
      <w:proofErr w:type="spellStart"/>
      <w:r w:rsidRPr="009E2077">
        <w:t>SOCNumber</w:t>
      </w:r>
      <w:proofErr w:type="spellEnd"/>
      <w:r w:rsidRPr="009E2077">
        <w:t>)</w:t>
      </w:r>
      <w:r>
        <w:t xml:space="preserve"> </w:t>
      </w:r>
    </w:p>
    <w:p w14:paraId="7278FAE9" w14:textId="77777777" w:rsidR="00380AC3" w:rsidRDefault="009E2077" w:rsidP="00D75FCC">
      <w:proofErr w:type="spellStart"/>
      <w:r>
        <w:t>SOCNumber</w:t>
      </w:r>
      <w:proofErr w:type="spellEnd"/>
      <w:r>
        <w:t xml:space="preserve">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642F17"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w:t>
      </w:r>
      <w:proofErr w:type="spellStart"/>
      <w:r>
        <w:t>QSOrder</w:t>
      </w:r>
      <w:proofErr w:type="spellEnd"/>
      <w:r>
        <w:t>)</w:t>
      </w:r>
    </w:p>
    <w:p w14:paraId="13113E9F" w14:textId="6F5CB894" w:rsidR="00380AC3" w:rsidRDefault="00380AC3" w:rsidP="00D75FCC">
      <w:proofErr w:type="spellStart"/>
      <w:r>
        <w:t>QSOrder</w:t>
      </w:r>
      <w:proofErr w:type="spellEnd"/>
      <w:r>
        <w:t xml:space="preserve"> is based on </w:t>
      </w:r>
      <w:proofErr w:type="spellStart"/>
      <w:r>
        <w:t>SOCNumber</w:t>
      </w:r>
      <w:proofErr w:type="spellEnd"/>
      <w:r>
        <w:t xml:space="preserve"> and is defined as:</w:t>
      </w:r>
    </w:p>
    <w:p w14:paraId="572B8C5C" w14:textId="3CB48E8C" w:rsidR="00380AC3" w:rsidRDefault="00380AC3" w:rsidP="00D75FCC"/>
    <w:p w14:paraId="75CD64A0" w14:textId="5AB88F33" w:rsidR="00380AC3" w:rsidRPr="00380AC3"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642F17"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w:t>
      </w:r>
      <w:proofErr w:type="spellStart"/>
      <w:r>
        <w:t>alized</w:t>
      </w:r>
      <w:proofErr w:type="spellEnd"/>
      <w:r>
        <w:t xml:space="preserve">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642F17"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w:t>
      </w:r>
      <w:proofErr w:type="gramStart"/>
      <w:r>
        <w:t>as:</w:t>
      </w:r>
      <w:proofErr w:type="gramEnd"/>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w:t>
      </w:r>
      <w:proofErr w:type="gramStart"/>
      <w:r>
        <w:t>similar to</w:t>
      </w:r>
      <w:proofErr w:type="gramEnd"/>
      <w:r>
        <w:t xml:space="preserve"> PAAC and </w:t>
      </w:r>
      <w:r w:rsidR="00D84877">
        <w:t>is defined as:</w:t>
      </w:r>
    </w:p>
    <w:p w14:paraId="4250BCAE" w14:textId="2E633082" w:rsidR="00D84877" w:rsidRDefault="00D84877" w:rsidP="00D75FCC"/>
    <w:p w14:paraId="2E48C824" w14:textId="1E5670E9" w:rsidR="00D84877" w:rsidRPr="005D52E3" w:rsidRDefault="00642F17"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642F17"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642F17"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w:t>
      </w:r>
      <w:proofErr w:type="gramStart"/>
      <w:r>
        <w:t>as:</w:t>
      </w:r>
      <w:proofErr w:type="gramEnd"/>
    </w:p>
    <w:p w14:paraId="616C6222" w14:textId="15FDAECF" w:rsidR="006F14A3" w:rsidRDefault="006F14A3" w:rsidP="00D75FCC"/>
    <w:p w14:paraId="402809B9" w14:textId="69A2893E" w:rsidR="006F14A3" w:rsidRPr="006F14A3" w:rsidRDefault="00642F17"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642F17"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4508B228" w:rsidR="00C87CF0" w:rsidRDefault="00264BF4" w:rsidP="00D75FCC">
      <w:pPr>
        <w:rPr>
          <w:rFonts w:eastAsiaTheme="minorEastAsia"/>
        </w:rPr>
      </w:pPr>
      <w:r>
        <w:t>21 feature extraction techniques were derived from the PSSM profile</w:t>
      </w:r>
      <w:r w:rsidR="00E434D3">
        <w:t>s</w:t>
      </w:r>
      <w:r>
        <w:t xml:space="preserve"> of TE sequences. </w:t>
      </w:r>
      <w:r w:rsidR="00E434D3">
        <w:t xml:space="preserve">PSSM profile of a sequence is constructed from multiple sequence alignment of the highest scoring hits </w:t>
      </w:r>
      <w:r w:rsidR="00E434D3">
        <w:lastRenderedPageBreak/>
        <w:t>in a BLAST search. PSI-BLAST program</w:t>
      </w:r>
      <w:r w:rsidR="00C87CF0">
        <w:t xml:space="preserve"> </w:t>
      </w:r>
      <w:r w:rsidR="00544156">
        <w:fldChar w:fldCharType="begin" w:fldLock="1"/>
      </w:r>
      <w:r w:rsidR="00642F17">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4c0a274b-0511-4374-9eaf-219ee1eebad9","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DB0748">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DB0748">
        <w:rPr>
          <w:rFonts w:ascii="Cambria Math" w:hAnsi="Cambria Math" w:cs="Cambria Math"/>
        </w:rPr>
        <w:instrText>∼</w:instrText>
      </w:r>
      <w:r w:rsidR="00DB0748">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http://www.mendeley.com/documents/?uuid=72514ef7-71a5-4823-8aa0-19028ceb1087"]}],"mendeley":{"formattedCitation":"[87]","plainTextFormattedCitation":"[87]","previouslyFormattedCitation":"[86]"},"properties":{"noteIndex":0},"schema":"https://github.com/citation-style-language/schema/raw/master/csl-citation.json"}</w:instrText>
      </w:r>
      <w:r w:rsidR="00544156">
        <w:fldChar w:fldCharType="separate"/>
      </w:r>
      <w:r w:rsidR="00DB0748" w:rsidRPr="00DB0748">
        <w:rPr>
          <w:noProof/>
        </w:rPr>
        <w:t>[87]</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59" w:name="_Amino_Acid_Composition_1"/>
      <w:bookmarkEnd w:id="59"/>
      <w:r>
        <w:t>Amino Acid Composition using PSSM profiles (AAC</w:t>
      </w:r>
      <w:r w:rsidR="00055654">
        <w:t>-</w:t>
      </w:r>
      <w:r>
        <w:t>PSSM)</w:t>
      </w:r>
      <w:r w:rsidR="006A7A12">
        <w:t xml:space="preserve"> </w:t>
      </w:r>
    </w:p>
    <w:p w14:paraId="78F82237" w14:textId="1E76FF17"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L*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w:t>
      </w:r>
      <w:proofErr w:type="gramStart"/>
      <w:r w:rsidR="00835BFF">
        <w:t>type.</w:t>
      </w:r>
      <w:proofErr w:type="gramEnd"/>
      <w:r w:rsidR="00835BFF">
        <w:t xml:space="preserve"> </w:t>
      </w:r>
    </w:p>
    <w:p w14:paraId="3A58A7C5" w14:textId="77777777" w:rsidR="00647576" w:rsidRDefault="00647576" w:rsidP="00D75FCC"/>
    <w:p w14:paraId="49C6AF02" w14:textId="1A07010F" w:rsidR="00835BFF" w:rsidRDefault="00835BFF" w:rsidP="00D75FCC">
      <w:pPr>
        <w:pStyle w:val="Heading5"/>
      </w:pPr>
      <w:bookmarkStart w:id="60" w:name="_Di-Peptide_Composition_using"/>
      <w:bookmarkEnd w:id="60"/>
      <w:r>
        <w:t>Di-Peptide Composition using PSSM profiles (DPC</w:t>
      </w:r>
      <w:r w:rsidR="00055654">
        <w:t>-</w:t>
      </w:r>
      <w:r>
        <w:t xml:space="preserve">PSSM) </w:t>
      </w:r>
    </w:p>
    <w:p w14:paraId="6634B3B8" w14:textId="02B57837" w:rsidR="00835BFF" w:rsidRDefault="00835BFF" w:rsidP="00D75FCC">
      <w:r>
        <w:t>DPC</w:t>
      </w:r>
      <w:r w:rsidR="00055654">
        <w:t>-</w:t>
      </w:r>
      <w:r>
        <w:t xml:space="preserve">PSSM uses the numerical values of the PSSM matrix instead of the actual count of di-peptides as in </w:t>
      </w:r>
      <w:r w:rsidR="005D1CDB">
        <w:t xml:space="preserve">traditional </w:t>
      </w:r>
      <w:r>
        <w:t>DPC to calculate frequency of each dipeptide. The PSSM profile of a protein sequence obtained using PSI-BLAST can be denoted as a matrix of length L*20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w:t>
      </w:r>
      <w:proofErr w:type="gramStart"/>
      <w:r>
        <w:t>type.</w:t>
      </w:r>
      <w:proofErr w:type="gramEnd"/>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61" w:name="_PSSM_Auto-Covariance_(PSSM-AC)"/>
      <w:bookmarkEnd w:id="61"/>
      <w:r>
        <w:lastRenderedPageBreak/>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w:t>
      </w:r>
      <w:proofErr w:type="gramStart"/>
      <w:r>
        <w:t>a distance of at</w:t>
      </w:r>
      <w:proofErr w:type="gramEnd"/>
      <w:r>
        <w:t xml:space="preserve">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w:t>
      </w:r>
      <w:proofErr w:type="gramStart"/>
      <w:r>
        <w:t>a distance of at</w:t>
      </w:r>
      <w:proofErr w:type="gramEnd"/>
      <w:r>
        <w:t xml:space="preserve">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w:t>
      </w:r>
      <w:proofErr w:type="spellStart"/>
      <w:r>
        <w:t>tance</w:t>
      </w:r>
      <w:proofErr w:type="spellEnd"/>
      <w:r>
        <w:t xml:space="preserv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1CFB243A"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805D5C">
        <w:t xml:space="preserve">\cite </w:t>
      </w:r>
      <w:r>
        <w:t>which is described as follows:</w:t>
      </w:r>
    </w:p>
    <w:p w14:paraId="1336C108" w14:textId="77777777" w:rsidR="00EF63B2" w:rsidRDefault="00EF63B2" w:rsidP="00D75FCC"/>
    <w:p w14:paraId="27D9AA86" w14:textId="77777777" w:rsidR="00EF63B2" w:rsidRPr="00EF63B2" w:rsidRDefault="00642F17"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642F17"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642F17"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642F17"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w:t>
      </w:r>
      <w:proofErr w:type="spellStart"/>
      <w:r>
        <w:t>sition</w:t>
      </w:r>
      <w:proofErr w:type="spellEnd"/>
      <w:r>
        <w:t xml:space="preserve">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proofErr w:type="gramStart"/>
      <w:r>
        <w:rPr>
          <w:rFonts w:eastAsiaTheme="minorEastAsia"/>
        </w:rPr>
        <w:t>Tri-gram</w:t>
      </w:r>
      <w:proofErr w:type="gramEnd"/>
      <w:r>
        <w:rPr>
          <w:rFonts w:eastAsiaTheme="minorEastAsia"/>
        </w:rPr>
        <w:t xml:space="preserve"> PSSM (tri-gram)</w:t>
      </w:r>
    </w:p>
    <w:p w14:paraId="0389D5D2" w14:textId="77777777" w:rsidR="0073759E" w:rsidRDefault="00460DC5" w:rsidP="00D75FCC">
      <w:proofErr w:type="gramStart"/>
      <w:r>
        <w:t>Tri-gram</w:t>
      </w:r>
      <w:proofErr w:type="gramEnd"/>
      <w:r>
        <w:t xml:space="preserve">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642F17"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62" w:name="_EDP"/>
      <w:bookmarkEnd w:id="62"/>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w:t>
      </w:r>
      <w:proofErr w:type="spellStart"/>
      <w:r w:rsidR="00715CF2">
        <w:t>quently</w:t>
      </w:r>
      <w:proofErr w:type="spellEnd"/>
      <w:r w:rsidR="00715CF2">
        <w:t xml:space="preserve"> calculated as follows:</w:t>
      </w:r>
    </w:p>
    <w:p w14:paraId="010C581C" w14:textId="77777777" w:rsidR="00715CF2" w:rsidRDefault="00715CF2" w:rsidP="00D75FCC"/>
    <w:p w14:paraId="44003BA1" w14:textId="44A6FE2B" w:rsidR="000B37BE" w:rsidRPr="00715CF2" w:rsidRDefault="00642F17"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642F17"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w:t>
      </w:r>
      <w:proofErr w:type="spellStart"/>
      <w:r>
        <w:t>trix</w:t>
      </w:r>
      <w:proofErr w:type="spellEnd"/>
      <w:r>
        <w:t xml:space="preserve"> and </w:t>
      </w:r>
      <m:oMath>
        <m:r>
          <w:rPr>
            <w:rFonts w:ascii="Cambria Math" w:hAnsi="Cambria Math"/>
          </w:rPr>
          <m:t>L</m:t>
        </m:r>
      </m:oMath>
      <w:r>
        <w:t xml:space="preserve"> is the length of the protein </w:t>
      </w:r>
      <w:proofErr w:type="gramStart"/>
      <w:r>
        <w:t>sequence.</w:t>
      </w:r>
      <w:proofErr w:type="gramEnd"/>
      <w:r>
        <w:t xml:space="preserve"> The ED-PSSM matrix is used to calculate EDP feature vector as follows:</w:t>
      </w:r>
    </w:p>
    <w:p w14:paraId="4918764B" w14:textId="4A7EF47C" w:rsidR="003E0020" w:rsidRDefault="003E0020" w:rsidP="00D75FCC"/>
    <w:p w14:paraId="03761FB4" w14:textId="371E55E4" w:rsidR="003E0020" w:rsidRPr="003E0020" w:rsidRDefault="00642F17"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63" w:name="_EEDP"/>
      <w:bookmarkEnd w:id="63"/>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642F17"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w:t>
      </w:r>
      <w:proofErr w:type="gramStart"/>
      <w:r>
        <w:t>matrix.</w:t>
      </w:r>
      <w:proofErr w:type="gramEnd"/>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64" w:name="_TPC"/>
      <w:bookmarkStart w:id="65" w:name="_TPC-PSSM"/>
      <w:bookmarkEnd w:id="64"/>
      <w:bookmarkEnd w:id="65"/>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642F17"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w:t>
      </w:r>
      <w:proofErr w:type="gramStart"/>
      <w:r>
        <w:t>sequence.</w:t>
      </w:r>
      <w:proofErr w:type="gramEnd"/>
      <w:r>
        <w:t xml:space="preserv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4BAFCD98" w:rsidR="00A264A1" w:rsidRDefault="00485A0F" w:rsidP="00D75FCC">
      <w:pPr>
        <w:pStyle w:val="Heading5"/>
      </w:pPr>
      <w:r>
        <w:t>k-separated-bigrams-PSSM</w:t>
      </w:r>
    </w:p>
    <w:p w14:paraId="326F169D" w14:textId="5EBE400A" w:rsidR="00485A0F" w:rsidRDefault="00485A0F" w:rsidP="00D75FCC">
      <w:r>
        <w:t xml:space="preserve">k-separated-bigrams model the relationship between non-adjacent amino acids separated by </w:t>
      </w:r>
      <w:proofErr w:type="gramStart"/>
      <w:r>
        <w:t>a distance of k-positions</w:t>
      </w:r>
      <w:proofErr w:type="gramEnd"/>
      <w:r>
        <w:t xml:space="preserve">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642F17"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w:t>
      </w:r>
      <w:proofErr w:type="spellStart"/>
      <w:r w:rsidR="007E4B07">
        <w:t>pssm</w:t>
      </w:r>
      <w:proofErr w:type="spellEnd"/>
      <w:r w:rsidR="007E4B07">
        <w:t xml:space="preserve"> matrix and </w:t>
      </w:r>
      <m:oMath>
        <m:r>
          <w:rPr>
            <w:rFonts w:ascii="Cambria Math" w:hAnsi="Cambria Math"/>
          </w:rPr>
          <m:t>L</m:t>
        </m:r>
      </m:oMath>
      <w:r w:rsidR="007E4B07">
        <w:t xml:space="preserve"> is the le</w:t>
      </w:r>
      <w:proofErr w:type="spellStart"/>
      <w:r w:rsidR="007E4B07">
        <w:t>ngth</w:t>
      </w:r>
      <w:proofErr w:type="spellEnd"/>
      <w:r w:rsidR="007E4B07">
        <w:t xml:space="preserve"> of the protein </w:t>
      </w:r>
      <w:proofErr w:type="gramStart"/>
      <w:r w:rsidR="007E4B07">
        <w:t>sequence.</w:t>
      </w:r>
      <w:proofErr w:type="gramEnd"/>
      <w:r w:rsidR="007E4B07">
        <w:t xml:space="preserv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66" w:name="_D-FPSSM"/>
      <w:bookmarkEnd w:id="66"/>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642F17"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w:t>
      </w:r>
      <w:proofErr w:type="gramStart"/>
      <w:r>
        <w:t>matrix.</w:t>
      </w:r>
      <w:proofErr w:type="gramEnd"/>
      <w:r>
        <w:t xml:space="preserve">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642F17"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w:t>
      </w:r>
      <w:proofErr w:type="spellStart"/>
      <w:r w:rsidR="004007A6">
        <w:t>lement</w:t>
      </w:r>
      <w:proofErr w:type="spellEnd"/>
      <w:r w:rsidR="004007A6">
        <w:t xml:space="preserve">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w:t>
      </w:r>
      <w:proofErr w:type="gramStart"/>
      <w:r w:rsidR="004007A6">
        <w:t>as:</w:t>
      </w:r>
      <w:proofErr w:type="gramEnd"/>
      <w:r>
        <w:t xml:space="preserve"> </w:t>
      </w:r>
    </w:p>
    <w:p w14:paraId="07786028" w14:textId="77777777" w:rsidR="00C75574" w:rsidRDefault="00C75574" w:rsidP="00D75FCC"/>
    <w:p w14:paraId="24CC8B40" w14:textId="48197B21" w:rsidR="00C75574" w:rsidRPr="00CD3158" w:rsidRDefault="00642F17"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642F17"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w:t>
      </w:r>
      <w:proofErr w:type="spellStart"/>
      <w:r w:rsidR="005837FD">
        <w:t>hat</w:t>
      </w:r>
      <w:proofErr w:type="spellEnd"/>
      <w:r w:rsidR="005837FD">
        <w:t xml:space="preserve">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642F17"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642F17"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642F17"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642F17"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642F17"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642F17"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642F17"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642F17"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w:t>
      </w:r>
      <w:proofErr w:type="spellStart"/>
      <w:r>
        <w:t>th</w:t>
      </w:r>
      <w:proofErr w:type="spellEnd"/>
      <w:r>
        <w:t xml:space="preserve">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642F17"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w:t>
      </w:r>
      <w:proofErr w:type="gramStart"/>
      <w:r w:rsidR="00B92FFD">
        <w:t>matri</w:t>
      </w:r>
      <w:r w:rsidR="00B271BE">
        <w:t>x.</w:t>
      </w:r>
      <w:proofErr w:type="gramEnd"/>
    </w:p>
    <w:p w14:paraId="70323BFA" w14:textId="5233E44D" w:rsidR="00B271BE" w:rsidRDefault="00B271BE" w:rsidP="00D75FCC"/>
    <w:p w14:paraId="2BCA3737" w14:textId="3712E747" w:rsidR="00B271BE" w:rsidRDefault="004C5A41" w:rsidP="00D75FCC">
      <w:pPr>
        <w:pStyle w:val="Heading5"/>
      </w:pPr>
      <w:r>
        <w:lastRenderedPageBreak/>
        <w:t>Smoothed-</w:t>
      </w:r>
      <w:proofErr w:type="gramStart"/>
      <w:r>
        <w:t>PSSM</w:t>
      </w:r>
      <w:proofErr w:type="gramEnd"/>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642F17"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w:t>
      </w:r>
      <w:proofErr w:type="spellStart"/>
      <w:r>
        <w:t>pssm</w:t>
      </w:r>
      <w:proofErr w:type="spellEnd"/>
      <w:r>
        <w:t xml:space="preserve"> </w:t>
      </w:r>
      <w:proofErr w:type="gramStart"/>
      <w:r>
        <w:t>profile.</w:t>
      </w:r>
      <w:proofErr w:type="gramEnd"/>
      <w:r>
        <w:t xml:space="preserv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642F17"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w:t>
      </w:r>
      <w:proofErr w:type="gramStart"/>
      <w:r>
        <w:t>block.</w:t>
      </w:r>
      <w:proofErr w:type="gramEnd"/>
      <w:r>
        <w:t xml:space="preserve">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642F17"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w:t>
      </w:r>
      <w:proofErr w:type="gramStart"/>
      <w:r w:rsidRPr="003B600E">
        <w:t>all of</w:t>
      </w:r>
      <w:proofErr w:type="gramEnd"/>
      <w:r w:rsidRPr="003B600E">
        <w:t xml:space="preserve">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w:t>
      </w:r>
      <w:r w:rsidR="002A39E0">
        <w:lastRenderedPageBreak/>
        <w:t xml:space="preserve">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best base le</w:t>
      </w:r>
      <w:proofErr w:type="spellStart"/>
      <w:r w:rsidR="002A39E0">
        <w:t>arners</w:t>
      </w:r>
      <w:proofErr w:type="spellEnd"/>
      <w:r w:rsidR="002A39E0">
        <w:t xml:space="preserve"> are selected </w:t>
      </w:r>
      <w:proofErr w:type="gramStart"/>
      <w:r w:rsidR="000D54C8">
        <w:t>on the basis</w:t>
      </w:r>
      <w:r w:rsidR="006A1F7D">
        <w:t xml:space="preserve"> o</w:t>
      </w:r>
      <w:r w:rsidR="000D54C8">
        <w:t>f</w:t>
      </w:r>
      <w:proofErr w:type="gramEnd"/>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1BEB2F0D"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DB0748">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http://www.mendeley.com/documents/?uuid=d83cf416-5488-4570-80ad-819e179d0c36"]}],"mendeley":{"formattedCitation":"[88]","plainTextFormattedCitation":"[88]","previouslyFormattedCitation":"[87]"},"properties":{"noteIndex":0},"schema":"https://github.com/citation-style-language/schema/raw/master/csl-citation.json"}</w:instrText>
      </w:r>
      <w:r>
        <w:fldChar w:fldCharType="separate"/>
      </w:r>
      <w:r w:rsidR="00DB0748" w:rsidRPr="00DB0748">
        <w:rPr>
          <w:noProof/>
        </w:rPr>
        <w:t>[88]</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DB0748">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http://www.mendeley.com/documents/?uuid=52e6abe8-51b1-43ec-87c9-93b1123cfcdd"]}],"mendeley":{"formattedCitation":"[89]","plainTextFormattedCitation":"[89]","previouslyFormattedCitation":"[88]"},"properties":{"noteIndex":0},"schema":"https://github.com/citation-style-language/schema/raw/master/csl-citation.json"}</w:instrText>
      </w:r>
      <w:r w:rsidR="003D052E">
        <w:fldChar w:fldCharType="separate"/>
      </w:r>
      <w:r w:rsidR="00DB0748" w:rsidRPr="00DB0748">
        <w:rPr>
          <w:noProof/>
        </w:rPr>
        <w:t>[89]</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67"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67"/>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68" w:name="_Model_Training"/>
      <w:bookmarkEnd w:id="68"/>
      <w:r>
        <w:lastRenderedPageBreak/>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69" w:name="_The_Meta_Learner"/>
      <w:bookmarkEnd w:id="69"/>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642F17"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62DB056B" w14:textId="28E11DA7" w:rsidR="00B30BE8" w:rsidRDefault="00B30BE8" w:rsidP="00D75FCC"/>
    <w:p w14:paraId="5F3B5F77" w14:textId="03CA433B" w:rsidR="0021760C" w:rsidRPr="0021760C" w:rsidRDefault="0021760C" w:rsidP="0021760C"/>
    <w:p w14:paraId="0181F099" w14:textId="70F7DFF7" w:rsidR="0021760C" w:rsidRDefault="0021760C" w:rsidP="0021760C"/>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w:t>
      </w:r>
      <w:proofErr w:type="gramStart"/>
      <w:r>
        <w:t>take into account</w:t>
      </w:r>
      <w:proofErr w:type="gramEnd"/>
      <w:r>
        <w:t xml:space="preserve">. Each base learner has </w:t>
      </w:r>
      <w:proofErr w:type="gramStart"/>
      <w:r>
        <w:t>a number of</w:t>
      </w:r>
      <w:proofErr w:type="gramEnd"/>
      <w:r>
        <w:t xml:space="preserve">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70"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70"/>
      <w:r>
        <w:t>: The hyperparameters of each base learner are dependent on the learning algorithm used to train it. The learning algorithm dependent hyperparameters are displayed here.</w:t>
      </w:r>
    </w:p>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400F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400F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7DD835AE" w14:textId="77777777" w:rsidR="00B30BE8" w:rsidRPr="00B30BE8" w:rsidRDefault="00B30BE8" w:rsidP="00D75FCC"/>
    <w:p w14:paraId="76BCD8A3" w14:textId="33C32DA3" w:rsidR="00320921" w:rsidRDefault="00320921" w:rsidP="00D75FCC">
      <w:pPr>
        <w:pStyle w:val="Heading4"/>
      </w:pPr>
      <w:bookmarkStart w:id="71" w:name="_Model_Training_1"/>
      <w:bookmarkEnd w:id="71"/>
      <w:r>
        <w:t>Model Training</w:t>
      </w:r>
    </w:p>
    <w:p w14:paraId="55E2BAF0" w14:textId="0229F8E8" w:rsidR="00DF0D8C" w:rsidRDefault="00320921" w:rsidP="00D75FCC">
      <w:r>
        <w:t xml:space="preserve">The model was trained using python’s </w:t>
      </w:r>
      <w:proofErr w:type="spellStart"/>
      <w:r>
        <w:t>numpy</w:t>
      </w:r>
      <w:proofErr w:type="spellEnd"/>
      <w:r>
        <w:t xml:space="preserve"> and scikit-learn modules </w:t>
      </w:r>
      <w:r>
        <w:fldChar w:fldCharType="begin" w:fldLock="1"/>
      </w:r>
      <w:r w:rsidR="00DB0748">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http://www.mendeley.com/documents/?uuid=6f51cf0d-1a7a-4401-9755-e6688ee5472c"]},{"id":"ITEM-2","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2","issued":{"date-parts":[["2017"]]},"title":"NumPy — NumPy","type":"webpage"},"uris":["http://www.mendeley.com/documents/?uuid=04d2288b-a31d-4c48-8567-533f7d80d25a","http://www.mendeley.com/documents/?uuid=a77fb01d-8ded-4a3d-81bd-a2cb0d21a50a"]}],"mendeley":{"formattedCitation":"[85], [90]","plainTextFormattedCitation":"[85], [90]","previouslyFormattedCitation":"[84], [89]"},"properties":{"noteIndex":0},"schema":"https://github.com/citation-style-language/schema/raw/master/csl-citation.json"}</w:instrText>
      </w:r>
      <w:r>
        <w:fldChar w:fldCharType="separate"/>
      </w:r>
      <w:r w:rsidR="00DB0748" w:rsidRPr="00DB0748">
        <w:rPr>
          <w:noProof/>
        </w:rPr>
        <w:t>[85], [90]</w:t>
      </w:r>
      <w:r>
        <w:fldChar w:fldCharType="end"/>
      </w:r>
      <w:r>
        <w:t xml:space="preserve">. </w:t>
      </w:r>
      <w:r w:rsidR="00DF0D8C">
        <w:t xml:space="preserve">Model training can be divided into five stages. </w:t>
      </w:r>
    </w:p>
    <w:p w14:paraId="10CDD1D5" w14:textId="77777777" w:rsidR="00DF0D8C" w:rsidRDefault="00DF0D8C" w:rsidP="00D75FCC"/>
    <w:p w14:paraId="540BCADE" w14:textId="21147EF9" w:rsidR="00DF0D8C" w:rsidRDefault="00DF0D8C" w:rsidP="00D75FCC">
      <w:pPr>
        <w:pStyle w:val="Heading5"/>
      </w:pPr>
      <w:r>
        <w:lastRenderedPageBreak/>
        <w:t xml:space="preserve">Random seed assignment and dataset division </w:t>
      </w:r>
    </w:p>
    <w:p w14:paraId="47FEB37C" w14:textId="49B01FEB" w:rsidR="00DF0D8C" w:rsidRDefault="00320921" w:rsidP="00D75FCC">
      <w:r>
        <w:t xml:space="preserve">At first, a random seed was specified using </w:t>
      </w:r>
      <w:proofErr w:type="spellStart"/>
      <w:r>
        <w:t>numpy</w:t>
      </w:r>
      <w:proofErr w:type="spellEnd"/>
      <w:r>
        <w:t xml:space="preserve">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w:t>
      </w:r>
      <w:proofErr w:type="spellStart"/>
      <w:r w:rsidR="00320921">
        <w:t>GridSearchCV</w:t>
      </w:r>
      <w:proofErr w:type="spellEnd"/>
      <w:r w:rsidR="00320921">
        <w:t xml:space="preserve">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72" w:name="_Model_Evaluation"/>
      <w:bookmarkStart w:id="73" w:name="_Ref65356577"/>
      <w:bookmarkEnd w:id="72"/>
      <w:r>
        <w:t>Model Evaluation</w:t>
      </w:r>
      <w:bookmarkEnd w:id="73"/>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w:t>
      </w:r>
      <w:proofErr w:type="gramStart"/>
      <w:r>
        <w:t>performance</w:t>
      </w:r>
      <w:proofErr w:type="gramEnd"/>
      <w:r>
        <w:t xml:space="preserv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 xml:space="preserve">base learners were passed on to a meta learner that </w:t>
      </w:r>
      <w:r>
        <w:lastRenderedPageBreak/>
        <w:t>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74" w:name="_Results"/>
      <w:bookmarkEnd w:id="74"/>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05CD53BC" w:rsidR="00EC5306" w:rsidRDefault="00710AFD" w:rsidP="00D75FCC">
      <w:r w:rsidRPr="00D75FCC">
        <w:t xml:space="preserve">We compared the performance of </w:t>
      </w:r>
      <w:r w:rsidR="00C44DA3">
        <w:t>the 47 different base models, each trained on a unique</w:t>
      </w:r>
      <w:r w:rsidR="00F61F06" w:rsidRPr="00D75FCC">
        <w:t xml:space="preserve"> feature encoder</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D75FCC">
        <w:t xml:space="preserve">are </w:t>
      </w:r>
      <w:r w:rsidR="00EC5306">
        <w:t xml:space="preserve">DDE, </w:t>
      </w:r>
      <w:proofErr w:type="spellStart"/>
      <w:r w:rsidR="00EC5306">
        <w:t>CTriad</w:t>
      </w:r>
      <w:proofErr w:type="spellEnd"/>
      <w:r w:rsidR="00EC5306">
        <w:t xml:space="preserve">, </w:t>
      </w:r>
      <w:proofErr w:type="spellStart"/>
      <w:r w:rsidR="00EC5306">
        <w:t>KSCTriad</w:t>
      </w:r>
      <w:proofErr w:type="spellEnd"/>
      <w:r w:rsidR="00EC5306">
        <w:t xml:space="preserve">, TPC and </w:t>
      </w:r>
      <w:proofErr w:type="spellStart"/>
      <w:r w:rsidR="00EC5306">
        <w:t>Gappy</w:t>
      </w:r>
      <w:proofErr w:type="spellEnd"/>
      <w:r w:rsidR="00EC5306">
        <w:t xml:space="preserve"> Pair Kernel. The most accurate feature extraction technique DDE achieves a mean accuracy score of 0.83, mean precision and mean recall score</w:t>
      </w:r>
      <w:r w:rsidR="007D6213">
        <w:t>s</w:t>
      </w:r>
      <w:r w:rsidR="00EC5306">
        <w:t xml:space="preserve"> of 0.89 and 0.91 respectively</w:t>
      </w:r>
      <w:r w:rsidR="006E5DF3">
        <w:t xml:space="preserve"> on medium chained TEs</w:t>
      </w:r>
      <w:r w:rsidR="00EC5306">
        <w:t xml:space="preserve">. It is interesting to note that the best </w:t>
      </w:r>
      <w:proofErr w:type="spellStart"/>
      <w:r w:rsidR="00EC5306">
        <w:t>pssm</w:t>
      </w:r>
      <w:proofErr w:type="spellEnd"/>
      <w:r w:rsidR="00EC5306">
        <w:t xml:space="preserve"> based feature extraction technique, </w:t>
      </w:r>
      <w:r w:rsidR="00CE7FAF">
        <w:t>S</w:t>
      </w:r>
      <w:r w:rsidR="00EC5306">
        <w:t>-</w:t>
      </w:r>
      <w:r w:rsidR="00CE7FAF">
        <w:t>FPSSM</w:t>
      </w:r>
      <w:r w:rsidR="00EC5306">
        <w:t xml:space="preserve"> is ranked 17</w:t>
      </w:r>
      <w:r w:rsidR="00EC5306" w:rsidRPr="00EC5306">
        <w:rPr>
          <w:vertAlign w:val="superscript"/>
        </w:rPr>
        <w:t>th</w:t>
      </w:r>
      <w:r w:rsidR="00EC5306">
        <w:t xml:space="preserve"> in terms of mean accuracy score among the 47 feature encoders, achieving a mean accuracy of 0.76.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75"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75"/>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5F7A8459" w:rsidR="00CD49D0" w:rsidRDefault="00743D80" w:rsidP="00D75FCC">
            <w:r>
              <w:t>DDE</w:t>
            </w:r>
          </w:p>
        </w:tc>
        <w:tc>
          <w:tcPr>
            <w:tcW w:w="2160" w:type="dxa"/>
          </w:tcPr>
          <w:p w14:paraId="4F88ACC5" w14:textId="06ACFF62" w:rsidR="00CD49D0" w:rsidRDefault="00743D80" w:rsidP="00D75FCC">
            <w:r>
              <w:t>0.81</w:t>
            </w:r>
          </w:p>
        </w:tc>
        <w:tc>
          <w:tcPr>
            <w:tcW w:w="2250" w:type="dxa"/>
          </w:tcPr>
          <w:p w14:paraId="4958F435" w14:textId="7C79823A" w:rsidR="00CD49D0" w:rsidRDefault="00024A1B" w:rsidP="00D75FCC">
            <w:r>
              <w:t>0.89</w:t>
            </w:r>
          </w:p>
        </w:tc>
        <w:tc>
          <w:tcPr>
            <w:tcW w:w="2245" w:type="dxa"/>
          </w:tcPr>
          <w:p w14:paraId="749D6BA5" w14:textId="3F1D24C0" w:rsidR="00CD49D0" w:rsidRDefault="00024A1B" w:rsidP="00D75FCC">
            <w:r>
              <w:t>0.9</w:t>
            </w:r>
          </w:p>
        </w:tc>
      </w:tr>
      <w:tr w:rsidR="00CD49D0" w14:paraId="3333DA7C" w14:textId="77777777" w:rsidTr="003B1D83">
        <w:tc>
          <w:tcPr>
            <w:tcW w:w="2695" w:type="dxa"/>
          </w:tcPr>
          <w:p w14:paraId="2AB677C0" w14:textId="3E023D44" w:rsidR="00CD49D0" w:rsidRDefault="00743D80" w:rsidP="00D75FCC">
            <w:proofErr w:type="spellStart"/>
            <w:r>
              <w:t>CTriad</w:t>
            </w:r>
            <w:proofErr w:type="spellEnd"/>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39CE1525" w:rsidR="00CD49D0" w:rsidRDefault="00024A1B" w:rsidP="00D75FCC">
            <w:r>
              <w:t>0.89</w:t>
            </w:r>
          </w:p>
        </w:tc>
      </w:tr>
      <w:tr w:rsidR="00CD49D0" w14:paraId="51690D39" w14:textId="77777777" w:rsidTr="003B1D83">
        <w:tc>
          <w:tcPr>
            <w:tcW w:w="2695" w:type="dxa"/>
          </w:tcPr>
          <w:p w14:paraId="67519FE9" w14:textId="2B9292CC" w:rsidR="00CD49D0" w:rsidRDefault="00743D80" w:rsidP="00D75FCC">
            <w:proofErr w:type="spellStart"/>
            <w:r>
              <w:t>KSCTriad</w:t>
            </w:r>
            <w:proofErr w:type="spellEnd"/>
          </w:p>
        </w:tc>
        <w:tc>
          <w:tcPr>
            <w:tcW w:w="2160" w:type="dxa"/>
          </w:tcPr>
          <w:p w14:paraId="417097D1" w14:textId="59220502" w:rsidR="00CD49D0" w:rsidRDefault="00743D80" w:rsidP="00D75FCC">
            <w:r>
              <w:t>0.79</w:t>
            </w:r>
          </w:p>
        </w:tc>
        <w:tc>
          <w:tcPr>
            <w:tcW w:w="2250" w:type="dxa"/>
          </w:tcPr>
          <w:p w14:paraId="177D1587" w14:textId="4DCFDE9B" w:rsidR="00CD49D0" w:rsidRDefault="00024A1B" w:rsidP="00D75FCC">
            <w:r>
              <w:t>0.89</w:t>
            </w:r>
          </w:p>
        </w:tc>
        <w:tc>
          <w:tcPr>
            <w:tcW w:w="2245" w:type="dxa"/>
          </w:tcPr>
          <w:p w14:paraId="34AFA566" w14:textId="1CAE27F3" w:rsidR="00CD49D0" w:rsidRDefault="00024A1B" w:rsidP="00D75FCC">
            <w:r>
              <w:t>0.89</w:t>
            </w:r>
          </w:p>
        </w:tc>
      </w:tr>
      <w:tr w:rsidR="00CD49D0" w14:paraId="65584956" w14:textId="77777777" w:rsidTr="003B1D83">
        <w:tc>
          <w:tcPr>
            <w:tcW w:w="2695" w:type="dxa"/>
          </w:tcPr>
          <w:p w14:paraId="462D3560" w14:textId="41790B1F" w:rsidR="00CD49D0" w:rsidRDefault="00743D80" w:rsidP="00D75FCC">
            <w:r>
              <w:t>TPC</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259D94B4" w:rsidR="00CD49D0" w:rsidRDefault="00743D80" w:rsidP="00D75FCC">
            <w:proofErr w:type="spellStart"/>
            <w:r>
              <w:t>Gappy</w:t>
            </w:r>
            <w:proofErr w:type="spellEnd"/>
            <w:r>
              <w:t xml:space="preserve"> </w:t>
            </w:r>
            <w:r w:rsidR="00EB4DCC">
              <w:t xml:space="preserve">Pair </w:t>
            </w:r>
            <w:r>
              <w:t>Kernel</w:t>
            </w:r>
          </w:p>
        </w:tc>
        <w:tc>
          <w:tcPr>
            <w:tcW w:w="2160" w:type="dxa"/>
          </w:tcPr>
          <w:p w14:paraId="7D7CE7FC" w14:textId="74D9CBEC" w:rsidR="00CD49D0" w:rsidRDefault="00743D80" w:rsidP="00D75FCC">
            <w:r>
              <w:t>0.79</w:t>
            </w:r>
          </w:p>
        </w:tc>
        <w:tc>
          <w:tcPr>
            <w:tcW w:w="2250" w:type="dxa"/>
          </w:tcPr>
          <w:p w14:paraId="3BDCB87E" w14:textId="4C4B89D6" w:rsidR="00CD49D0" w:rsidRDefault="00024A1B" w:rsidP="00D75FCC">
            <w:r>
              <w:t>0.88</w:t>
            </w:r>
          </w:p>
        </w:tc>
        <w:tc>
          <w:tcPr>
            <w:tcW w:w="2245" w:type="dxa"/>
          </w:tcPr>
          <w:p w14:paraId="1D9E7CB0" w14:textId="6D1EBEFD" w:rsidR="00CD49D0" w:rsidRDefault="00024A1B" w:rsidP="00D75FCC">
            <w:r>
              <w:t>0.86</w:t>
            </w:r>
          </w:p>
        </w:tc>
      </w:tr>
      <w:tr w:rsidR="00CD49D0" w14:paraId="16025351" w14:textId="77777777" w:rsidTr="003B1D83">
        <w:tc>
          <w:tcPr>
            <w:tcW w:w="2695" w:type="dxa"/>
          </w:tcPr>
          <w:p w14:paraId="0D49C99B" w14:textId="05EA5C8B" w:rsidR="00CD49D0" w:rsidRDefault="00743D80" w:rsidP="00D75FCC">
            <w:r>
              <w:t>CKSAAP</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54EA9EF5" w:rsidR="00CD49D0" w:rsidRDefault="00743D80" w:rsidP="00D75FCC">
            <w:r>
              <w:t>Spectrum Kernel</w:t>
            </w:r>
          </w:p>
        </w:tc>
        <w:tc>
          <w:tcPr>
            <w:tcW w:w="2160" w:type="dxa"/>
          </w:tcPr>
          <w:p w14:paraId="10DC6408" w14:textId="1963642A" w:rsidR="00CD49D0" w:rsidRDefault="00743D80" w:rsidP="00D75FCC">
            <w:r>
              <w:t>0.79</w:t>
            </w:r>
          </w:p>
        </w:tc>
        <w:tc>
          <w:tcPr>
            <w:tcW w:w="2250" w:type="dxa"/>
          </w:tcPr>
          <w:p w14:paraId="71F636EF" w14:textId="5703908E" w:rsidR="00CD49D0" w:rsidRDefault="00024A1B" w:rsidP="00D75FCC">
            <w:r>
              <w:t>0.88</w:t>
            </w:r>
          </w:p>
        </w:tc>
        <w:tc>
          <w:tcPr>
            <w:tcW w:w="2245" w:type="dxa"/>
          </w:tcPr>
          <w:p w14:paraId="0DA6593A" w14:textId="10F7882C" w:rsidR="00CD49D0" w:rsidRDefault="00024A1B" w:rsidP="00D75FCC">
            <w:r>
              <w:t>0.86</w:t>
            </w:r>
          </w:p>
        </w:tc>
      </w:tr>
      <w:tr w:rsidR="00CD49D0" w14:paraId="155622FC" w14:textId="77777777" w:rsidTr="003B1D83">
        <w:tc>
          <w:tcPr>
            <w:tcW w:w="2695" w:type="dxa"/>
          </w:tcPr>
          <w:p w14:paraId="0CA88631" w14:textId="61D73318" w:rsidR="00CD49D0" w:rsidRDefault="00743D80" w:rsidP="00D75FCC">
            <w:proofErr w:type="spellStart"/>
            <w:r>
              <w:t>NMBroto</w:t>
            </w:r>
            <w:proofErr w:type="spellEnd"/>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385AEF02" w:rsidR="00CD49D0" w:rsidRDefault="00743D80" w:rsidP="00D75FCC">
            <w:r>
              <w:t>Moran</w:t>
            </w:r>
          </w:p>
        </w:tc>
        <w:tc>
          <w:tcPr>
            <w:tcW w:w="2160" w:type="dxa"/>
          </w:tcPr>
          <w:p w14:paraId="323A48A9" w14:textId="6456A0FE" w:rsidR="00CD49D0" w:rsidRDefault="00743D80" w:rsidP="00D75FCC">
            <w:r>
              <w:t>0.78</w:t>
            </w:r>
          </w:p>
        </w:tc>
        <w:tc>
          <w:tcPr>
            <w:tcW w:w="2250" w:type="dxa"/>
          </w:tcPr>
          <w:p w14:paraId="010244C1" w14:textId="34D41861" w:rsidR="00CD49D0" w:rsidRDefault="00024A1B" w:rsidP="00D75FCC">
            <w:r>
              <w:t>0.90</w:t>
            </w:r>
          </w:p>
        </w:tc>
        <w:tc>
          <w:tcPr>
            <w:tcW w:w="2245" w:type="dxa"/>
          </w:tcPr>
          <w:p w14:paraId="4F144CEB" w14:textId="7B8B94B0" w:rsidR="00CD49D0" w:rsidRDefault="00024A1B" w:rsidP="00D75FCC">
            <w:r>
              <w:t>0.87</w:t>
            </w:r>
          </w:p>
        </w:tc>
      </w:tr>
      <w:tr w:rsidR="00CD49D0" w14:paraId="5616CBB3" w14:textId="77777777" w:rsidTr="003B1D83">
        <w:tc>
          <w:tcPr>
            <w:tcW w:w="2695" w:type="dxa"/>
          </w:tcPr>
          <w:p w14:paraId="68AEE4A0" w14:textId="187C0A2D" w:rsidR="00CD49D0" w:rsidRDefault="00743D80" w:rsidP="00D75FCC">
            <w:r>
              <w:t>Mismatch Kernel</w:t>
            </w:r>
          </w:p>
        </w:tc>
        <w:tc>
          <w:tcPr>
            <w:tcW w:w="2160" w:type="dxa"/>
          </w:tcPr>
          <w:p w14:paraId="1885BFB8" w14:textId="79C58C4B" w:rsidR="00CD49D0" w:rsidRDefault="00743D80" w:rsidP="00D75FCC">
            <w:r>
              <w:t>0.78</w:t>
            </w:r>
          </w:p>
        </w:tc>
        <w:tc>
          <w:tcPr>
            <w:tcW w:w="2250" w:type="dxa"/>
          </w:tcPr>
          <w:p w14:paraId="5E18B768" w14:textId="0884D7A4" w:rsidR="00CD49D0" w:rsidRDefault="00024A1B" w:rsidP="00D75FCC">
            <w:r>
              <w:t>0.89</w:t>
            </w:r>
          </w:p>
        </w:tc>
        <w:tc>
          <w:tcPr>
            <w:tcW w:w="2245" w:type="dxa"/>
          </w:tcPr>
          <w:p w14:paraId="7540E825" w14:textId="418B7239" w:rsidR="00CD49D0" w:rsidRDefault="00024A1B" w:rsidP="00D75FCC">
            <w:r>
              <w:t>0.88</w:t>
            </w:r>
          </w:p>
        </w:tc>
      </w:tr>
      <w:tr w:rsidR="00CD49D0" w14:paraId="1F5A340C" w14:textId="77777777" w:rsidTr="003B1D83">
        <w:tc>
          <w:tcPr>
            <w:tcW w:w="2695" w:type="dxa"/>
          </w:tcPr>
          <w:p w14:paraId="43918066" w14:textId="264757B1" w:rsidR="00CD49D0" w:rsidRDefault="00743D80" w:rsidP="00D75FCC">
            <w:r>
              <w:t>DPC</w:t>
            </w:r>
          </w:p>
        </w:tc>
        <w:tc>
          <w:tcPr>
            <w:tcW w:w="2160" w:type="dxa"/>
          </w:tcPr>
          <w:p w14:paraId="3FF791E3" w14:textId="6D4940F1" w:rsidR="00CD49D0" w:rsidRDefault="00743D80" w:rsidP="00D75FCC">
            <w:r>
              <w:t>0.78</w:t>
            </w:r>
          </w:p>
        </w:tc>
        <w:tc>
          <w:tcPr>
            <w:tcW w:w="2250" w:type="dxa"/>
          </w:tcPr>
          <w:p w14:paraId="17A47A39" w14:textId="42C561F0" w:rsidR="00CD49D0" w:rsidRDefault="00024A1B" w:rsidP="00D75FCC">
            <w:r>
              <w:t>0.89</w:t>
            </w:r>
          </w:p>
        </w:tc>
        <w:tc>
          <w:tcPr>
            <w:tcW w:w="2245" w:type="dxa"/>
          </w:tcPr>
          <w:p w14:paraId="1BF19E7F" w14:textId="308BF1AA" w:rsidR="00CD49D0" w:rsidRDefault="00024A1B" w:rsidP="00D75FCC">
            <w:r>
              <w:t>0.88</w:t>
            </w:r>
          </w:p>
        </w:tc>
      </w:tr>
      <w:tr w:rsidR="00CD49D0" w14:paraId="5C76AA56" w14:textId="77777777" w:rsidTr="003B1D83">
        <w:tc>
          <w:tcPr>
            <w:tcW w:w="2695" w:type="dxa"/>
          </w:tcPr>
          <w:p w14:paraId="628B75E4" w14:textId="1769F784" w:rsidR="00CD49D0" w:rsidRDefault="00743D80" w:rsidP="00D75FCC">
            <w:r>
              <w:t>Geary</w:t>
            </w:r>
          </w:p>
        </w:tc>
        <w:tc>
          <w:tcPr>
            <w:tcW w:w="2160" w:type="dxa"/>
          </w:tcPr>
          <w:p w14:paraId="1B369B40" w14:textId="63DD85F9" w:rsidR="00CD49D0" w:rsidRDefault="00743D80" w:rsidP="00D75FCC">
            <w:r>
              <w:t>0.78</w:t>
            </w:r>
          </w:p>
        </w:tc>
        <w:tc>
          <w:tcPr>
            <w:tcW w:w="2250" w:type="dxa"/>
          </w:tcPr>
          <w:p w14:paraId="18EE9D8D" w14:textId="48C0A928" w:rsidR="00CD49D0" w:rsidRDefault="00024A1B" w:rsidP="00D75FCC">
            <w:r>
              <w:t>0.9</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14B41011" w:rsidR="00CD49D0" w:rsidRDefault="00743D80" w:rsidP="00D75FCC">
            <w:r>
              <w:t>GTPC</w:t>
            </w:r>
          </w:p>
        </w:tc>
        <w:tc>
          <w:tcPr>
            <w:tcW w:w="2160" w:type="dxa"/>
          </w:tcPr>
          <w:p w14:paraId="51448D5E" w14:textId="2C27296F" w:rsidR="00CD49D0" w:rsidRDefault="00743D80" w:rsidP="00D75FCC">
            <w:r>
              <w:t>0.78</w:t>
            </w:r>
          </w:p>
        </w:tc>
        <w:tc>
          <w:tcPr>
            <w:tcW w:w="2250" w:type="dxa"/>
          </w:tcPr>
          <w:p w14:paraId="4DF0326E" w14:textId="5AB201BE" w:rsidR="00CD49D0" w:rsidRDefault="00024A1B" w:rsidP="00D75FCC">
            <w:r>
              <w:t>0.86</w:t>
            </w:r>
          </w:p>
        </w:tc>
        <w:tc>
          <w:tcPr>
            <w:tcW w:w="2245" w:type="dxa"/>
          </w:tcPr>
          <w:p w14:paraId="12CB734A" w14:textId="5D8855CB" w:rsidR="00CD49D0" w:rsidRDefault="00024A1B" w:rsidP="00D75FCC">
            <w:r>
              <w:t>0.86</w:t>
            </w:r>
          </w:p>
        </w:tc>
      </w:tr>
      <w:tr w:rsidR="00CD49D0" w14:paraId="5080B978" w14:textId="77777777" w:rsidTr="003B1D83">
        <w:tc>
          <w:tcPr>
            <w:tcW w:w="2695" w:type="dxa"/>
          </w:tcPr>
          <w:p w14:paraId="3FFA2A17" w14:textId="66622DB5" w:rsidR="00CD49D0" w:rsidRDefault="00743D80" w:rsidP="00D75FCC">
            <w:r>
              <w:t>CKSAAGP</w:t>
            </w:r>
          </w:p>
        </w:tc>
        <w:tc>
          <w:tcPr>
            <w:tcW w:w="2160" w:type="dxa"/>
          </w:tcPr>
          <w:p w14:paraId="7B2D90BD" w14:textId="6B548458" w:rsidR="00CD49D0" w:rsidRDefault="00743D80" w:rsidP="00D75FCC">
            <w:r>
              <w:t>0.77</w:t>
            </w:r>
          </w:p>
        </w:tc>
        <w:tc>
          <w:tcPr>
            <w:tcW w:w="2250" w:type="dxa"/>
          </w:tcPr>
          <w:p w14:paraId="1E16A171" w14:textId="77432D5B" w:rsidR="00CD49D0" w:rsidRDefault="00024A1B" w:rsidP="00D75FCC">
            <w:r>
              <w:t>0.84</w:t>
            </w:r>
          </w:p>
        </w:tc>
        <w:tc>
          <w:tcPr>
            <w:tcW w:w="2245" w:type="dxa"/>
          </w:tcPr>
          <w:p w14:paraId="653C2C6A" w14:textId="5A0D861C" w:rsidR="00CD49D0" w:rsidRDefault="00024A1B" w:rsidP="00D75FCC">
            <w:r>
              <w:t>0.85</w:t>
            </w:r>
          </w:p>
        </w:tc>
      </w:tr>
      <w:tr w:rsidR="00CD49D0" w14:paraId="0F63E700" w14:textId="77777777" w:rsidTr="003B1D83">
        <w:tc>
          <w:tcPr>
            <w:tcW w:w="2695" w:type="dxa"/>
          </w:tcPr>
          <w:p w14:paraId="75581E10" w14:textId="52DF7414" w:rsidR="00CD49D0" w:rsidRDefault="00743D80" w:rsidP="00D75FCC">
            <w:r>
              <w:t>S-FPSSM</w:t>
            </w:r>
          </w:p>
        </w:tc>
        <w:tc>
          <w:tcPr>
            <w:tcW w:w="2160" w:type="dxa"/>
          </w:tcPr>
          <w:p w14:paraId="5086341D" w14:textId="1857667E" w:rsidR="00CD49D0" w:rsidRDefault="00743D80" w:rsidP="00D75FCC">
            <w:r>
              <w:t>0.76</w:t>
            </w:r>
          </w:p>
        </w:tc>
        <w:tc>
          <w:tcPr>
            <w:tcW w:w="2250" w:type="dxa"/>
          </w:tcPr>
          <w:p w14:paraId="478A1061" w14:textId="7FCFC6AB" w:rsidR="00CD49D0" w:rsidRDefault="00024A1B" w:rsidP="00D75FCC">
            <w:r>
              <w:t>0.85</w:t>
            </w:r>
          </w:p>
        </w:tc>
        <w:tc>
          <w:tcPr>
            <w:tcW w:w="2245" w:type="dxa"/>
          </w:tcPr>
          <w:p w14:paraId="16A33CE5" w14:textId="6A6ABD44" w:rsidR="00CD49D0" w:rsidRDefault="00024A1B" w:rsidP="00D75FCC">
            <w:r>
              <w:t>0.87</w:t>
            </w:r>
          </w:p>
        </w:tc>
      </w:tr>
      <w:tr w:rsidR="00CD49D0" w14:paraId="7045A50B" w14:textId="77777777" w:rsidTr="003B1D83">
        <w:tc>
          <w:tcPr>
            <w:tcW w:w="2695" w:type="dxa"/>
          </w:tcPr>
          <w:p w14:paraId="06A19B42" w14:textId="3217F9E8" w:rsidR="00CD49D0" w:rsidRDefault="00743D80" w:rsidP="00D75FCC">
            <w:r>
              <w:t>RPM-PSSM</w:t>
            </w:r>
          </w:p>
        </w:tc>
        <w:tc>
          <w:tcPr>
            <w:tcW w:w="2160" w:type="dxa"/>
          </w:tcPr>
          <w:p w14:paraId="00CDE58F" w14:textId="0B85DE66" w:rsidR="00CD49D0" w:rsidRDefault="00743D80" w:rsidP="00D75FCC">
            <w:r>
              <w:t>0.76</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6EC37A74" w:rsidR="00CD49D0" w:rsidRDefault="00743D80" w:rsidP="00D75FCC">
            <w:r>
              <w:t>PSSM-Composition</w:t>
            </w:r>
          </w:p>
        </w:tc>
        <w:tc>
          <w:tcPr>
            <w:tcW w:w="2160" w:type="dxa"/>
          </w:tcPr>
          <w:p w14:paraId="47E678B8" w14:textId="44E09570" w:rsidR="00CD49D0" w:rsidRDefault="00743D80" w:rsidP="00D75FCC">
            <w:r>
              <w:t>0.75</w:t>
            </w:r>
          </w:p>
        </w:tc>
        <w:tc>
          <w:tcPr>
            <w:tcW w:w="2250" w:type="dxa"/>
          </w:tcPr>
          <w:p w14:paraId="6FB216E3" w14:textId="7D6BEFA1" w:rsidR="00CD49D0" w:rsidRDefault="00024A1B" w:rsidP="00D75FCC">
            <w:r>
              <w:t>0.83</w:t>
            </w:r>
          </w:p>
        </w:tc>
        <w:tc>
          <w:tcPr>
            <w:tcW w:w="2245" w:type="dxa"/>
          </w:tcPr>
          <w:p w14:paraId="1E24FFD3" w14:textId="56D41E85" w:rsidR="00CD49D0" w:rsidRDefault="00024A1B" w:rsidP="00D75FCC">
            <w:r>
              <w:t>0.87</w:t>
            </w:r>
          </w:p>
        </w:tc>
      </w:tr>
      <w:tr w:rsidR="00CD49D0" w14:paraId="59C9B7B9" w14:textId="77777777" w:rsidTr="003B1D83">
        <w:tc>
          <w:tcPr>
            <w:tcW w:w="2695" w:type="dxa"/>
          </w:tcPr>
          <w:p w14:paraId="4A000C29" w14:textId="7768A33C" w:rsidR="00CD49D0" w:rsidRDefault="00743D80" w:rsidP="00D75FCC">
            <w:r>
              <w:lastRenderedPageBreak/>
              <w:t>CTDD</w:t>
            </w:r>
          </w:p>
        </w:tc>
        <w:tc>
          <w:tcPr>
            <w:tcW w:w="2160" w:type="dxa"/>
          </w:tcPr>
          <w:p w14:paraId="7EDF631F" w14:textId="53AB7967" w:rsidR="00CD49D0" w:rsidRDefault="00743D80" w:rsidP="00D75FCC">
            <w:r>
              <w:t>0.74</w:t>
            </w:r>
          </w:p>
        </w:tc>
        <w:tc>
          <w:tcPr>
            <w:tcW w:w="2250" w:type="dxa"/>
          </w:tcPr>
          <w:p w14:paraId="5AEAA17C" w14:textId="56E02A82" w:rsidR="00CD49D0" w:rsidRDefault="00024A1B" w:rsidP="00D75FCC">
            <w:r>
              <w:t>0.82</w:t>
            </w:r>
          </w:p>
        </w:tc>
        <w:tc>
          <w:tcPr>
            <w:tcW w:w="2245" w:type="dxa"/>
          </w:tcPr>
          <w:p w14:paraId="7641EA62" w14:textId="14681069" w:rsidR="00CD49D0" w:rsidRDefault="00024A1B" w:rsidP="00D75FCC">
            <w:r>
              <w:t>0.85</w:t>
            </w:r>
          </w:p>
        </w:tc>
      </w:tr>
      <w:tr w:rsidR="00CD49D0" w14:paraId="28800CEF" w14:textId="77777777" w:rsidTr="003B1D83">
        <w:tc>
          <w:tcPr>
            <w:tcW w:w="2695" w:type="dxa"/>
          </w:tcPr>
          <w:p w14:paraId="2A9A1371" w14:textId="410A8B12" w:rsidR="00CD49D0" w:rsidRDefault="00743D80" w:rsidP="00D75FCC">
            <w:r>
              <w:t>CTDC</w:t>
            </w:r>
          </w:p>
        </w:tc>
        <w:tc>
          <w:tcPr>
            <w:tcW w:w="2160" w:type="dxa"/>
          </w:tcPr>
          <w:p w14:paraId="73E8AAB8" w14:textId="7B5DCC5C" w:rsidR="00CD49D0" w:rsidRDefault="00743D80" w:rsidP="00D75FCC">
            <w:r>
              <w:t>0.74</w:t>
            </w:r>
          </w:p>
        </w:tc>
        <w:tc>
          <w:tcPr>
            <w:tcW w:w="2250" w:type="dxa"/>
          </w:tcPr>
          <w:p w14:paraId="3FEA386C" w14:textId="71A26F01" w:rsidR="00CD49D0" w:rsidRDefault="00C62A38" w:rsidP="00D75FCC">
            <w:r>
              <w:t>0.81</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485DB08C" w:rsidR="00CD49D0" w:rsidRDefault="00743D80" w:rsidP="00D75FCC">
            <w:proofErr w:type="spellStart"/>
            <w:r>
              <w:t>QSOrder</w:t>
            </w:r>
            <w:proofErr w:type="spellEnd"/>
          </w:p>
        </w:tc>
        <w:tc>
          <w:tcPr>
            <w:tcW w:w="2160" w:type="dxa"/>
          </w:tcPr>
          <w:p w14:paraId="7DA682BD" w14:textId="2653434D" w:rsidR="00CD49D0" w:rsidRDefault="00743D80" w:rsidP="00D75FCC">
            <w:r>
              <w:t>0.73</w:t>
            </w:r>
          </w:p>
        </w:tc>
        <w:tc>
          <w:tcPr>
            <w:tcW w:w="2250" w:type="dxa"/>
          </w:tcPr>
          <w:p w14:paraId="77F28238" w14:textId="667DC6C4" w:rsidR="00CD49D0" w:rsidRDefault="00C62A38" w:rsidP="00D75FCC">
            <w:r>
              <w:t>0.84</w:t>
            </w:r>
          </w:p>
        </w:tc>
        <w:tc>
          <w:tcPr>
            <w:tcW w:w="2245" w:type="dxa"/>
          </w:tcPr>
          <w:p w14:paraId="2D7A9E66" w14:textId="7D99565E" w:rsidR="00CD49D0" w:rsidRDefault="00C62A38" w:rsidP="00D75FCC">
            <w:r>
              <w:t>0.86</w:t>
            </w:r>
          </w:p>
        </w:tc>
      </w:tr>
      <w:tr w:rsidR="00CD49D0" w14:paraId="7E970683" w14:textId="77777777" w:rsidTr="003B1D83">
        <w:tc>
          <w:tcPr>
            <w:tcW w:w="2695" w:type="dxa"/>
          </w:tcPr>
          <w:p w14:paraId="3C1270E3" w14:textId="1EFD31A9" w:rsidR="00CD49D0" w:rsidRDefault="00743D80" w:rsidP="00D75FCC">
            <w:proofErr w:type="spellStart"/>
            <w:r>
              <w:t>SOCNumber</w:t>
            </w:r>
            <w:proofErr w:type="spellEnd"/>
          </w:p>
        </w:tc>
        <w:tc>
          <w:tcPr>
            <w:tcW w:w="2160" w:type="dxa"/>
          </w:tcPr>
          <w:p w14:paraId="2A817DD2" w14:textId="7DBD3850" w:rsidR="00CD49D0" w:rsidRDefault="00743D80" w:rsidP="00D75FCC">
            <w:r>
              <w:t>0.73</w:t>
            </w:r>
          </w:p>
        </w:tc>
        <w:tc>
          <w:tcPr>
            <w:tcW w:w="2250" w:type="dxa"/>
          </w:tcPr>
          <w:p w14:paraId="44C4B476" w14:textId="425BD8F0" w:rsidR="00CD49D0" w:rsidRDefault="00C62A38" w:rsidP="00D75FCC">
            <w:r>
              <w:t>0.82</w:t>
            </w:r>
          </w:p>
        </w:tc>
        <w:tc>
          <w:tcPr>
            <w:tcW w:w="2245" w:type="dxa"/>
          </w:tcPr>
          <w:p w14:paraId="494BDE2B" w14:textId="21684EEA" w:rsidR="00CD49D0" w:rsidRDefault="00C62A38" w:rsidP="00D75FCC">
            <w:r>
              <w:t>0.80</w:t>
            </w:r>
          </w:p>
        </w:tc>
      </w:tr>
      <w:tr w:rsidR="00CD49D0" w14:paraId="7B9E6074" w14:textId="77777777" w:rsidTr="003B1D83">
        <w:tc>
          <w:tcPr>
            <w:tcW w:w="2695" w:type="dxa"/>
          </w:tcPr>
          <w:p w14:paraId="02E1C934" w14:textId="11C677D6" w:rsidR="00CD49D0" w:rsidRDefault="00743D80" w:rsidP="00D75FCC">
            <w:r>
              <w:t>APAAC</w:t>
            </w:r>
          </w:p>
        </w:tc>
        <w:tc>
          <w:tcPr>
            <w:tcW w:w="2160" w:type="dxa"/>
          </w:tcPr>
          <w:p w14:paraId="2AF07BE0" w14:textId="2D8814DD" w:rsidR="00CD49D0" w:rsidRDefault="00743D80" w:rsidP="00D75FCC">
            <w:r>
              <w:t>0.72</w:t>
            </w:r>
          </w:p>
        </w:tc>
        <w:tc>
          <w:tcPr>
            <w:tcW w:w="2250" w:type="dxa"/>
          </w:tcPr>
          <w:p w14:paraId="66CD0BC1" w14:textId="76683FAB" w:rsidR="00CD49D0" w:rsidRDefault="00C62A38" w:rsidP="00D75FCC">
            <w:r>
              <w:t>0.84</w:t>
            </w:r>
          </w:p>
        </w:tc>
        <w:tc>
          <w:tcPr>
            <w:tcW w:w="2245" w:type="dxa"/>
          </w:tcPr>
          <w:p w14:paraId="6348D19D" w14:textId="52D72E4A" w:rsidR="00CD49D0" w:rsidRDefault="00C62A38" w:rsidP="00D75FCC">
            <w:r>
              <w:t>0.86</w:t>
            </w:r>
          </w:p>
        </w:tc>
      </w:tr>
      <w:tr w:rsidR="00CD49D0" w14:paraId="0803FE96" w14:textId="77777777" w:rsidTr="003B1D83">
        <w:tc>
          <w:tcPr>
            <w:tcW w:w="2695" w:type="dxa"/>
          </w:tcPr>
          <w:p w14:paraId="05E73BFA" w14:textId="2E671B7B" w:rsidR="00CD49D0" w:rsidRDefault="00743D80" w:rsidP="00D75FCC">
            <w:r>
              <w:t>PAAC</w:t>
            </w:r>
          </w:p>
        </w:tc>
        <w:tc>
          <w:tcPr>
            <w:tcW w:w="2160" w:type="dxa"/>
          </w:tcPr>
          <w:p w14:paraId="12F4A6C9" w14:textId="1C391F58" w:rsidR="00CD49D0" w:rsidRDefault="00743D80" w:rsidP="00D75FCC">
            <w:r>
              <w:t>0.72</w:t>
            </w:r>
          </w:p>
        </w:tc>
        <w:tc>
          <w:tcPr>
            <w:tcW w:w="2250" w:type="dxa"/>
          </w:tcPr>
          <w:p w14:paraId="4EAF3301" w14:textId="58285157" w:rsidR="00CD49D0" w:rsidRDefault="00C62A38" w:rsidP="00D75FCC">
            <w:r>
              <w:t>0.84</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38536C76" w:rsidR="00CD49D0" w:rsidRDefault="00743D80" w:rsidP="00D75FCC">
            <w:r>
              <w:t>CTDT</w:t>
            </w:r>
          </w:p>
        </w:tc>
        <w:tc>
          <w:tcPr>
            <w:tcW w:w="2160" w:type="dxa"/>
          </w:tcPr>
          <w:p w14:paraId="6FF0BB85" w14:textId="27FE60EF" w:rsidR="00CD49D0" w:rsidRDefault="00743D80" w:rsidP="00D75FCC">
            <w:r>
              <w:t>0.72</w:t>
            </w:r>
          </w:p>
        </w:tc>
        <w:tc>
          <w:tcPr>
            <w:tcW w:w="2250" w:type="dxa"/>
          </w:tcPr>
          <w:p w14:paraId="0156DC79" w14:textId="29C9CFD8" w:rsidR="00CD49D0" w:rsidRDefault="00C62A38" w:rsidP="00D75FCC">
            <w:r>
              <w:t>0.82</w:t>
            </w:r>
          </w:p>
        </w:tc>
        <w:tc>
          <w:tcPr>
            <w:tcW w:w="2245" w:type="dxa"/>
          </w:tcPr>
          <w:p w14:paraId="7C54CADF" w14:textId="00A0B4B4" w:rsidR="00CD49D0" w:rsidRDefault="00C62A38" w:rsidP="00D75FCC">
            <w:r>
              <w:t>0.82</w:t>
            </w:r>
          </w:p>
        </w:tc>
      </w:tr>
      <w:tr w:rsidR="00CD49D0" w14:paraId="30E73E60" w14:textId="77777777" w:rsidTr="003B1D83">
        <w:tc>
          <w:tcPr>
            <w:tcW w:w="2695" w:type="dxa"/>
          </w:tcPr>
          <w:p w14:paraId="4AA889CA" w14:textId="4E78A7E1" w:rsidR="00CD49D0" w:rsidRDefault="00743D80" w:rsidP="00D75FCC">
            <w:r>
              <w:t>G</w:t>
            </w:r>
            <w:r w:rsidR="00156EAF">
              <w:t>AA</w:t>
            </w:r>
            <w:r>
              <w:t>-</w:t>
            </w:r>
            <w:proofErr w:type="spellStart"/>
            <w:r>
              <w:t>kmer</w:t>
            </w:r>
            <w:proofErr w:type="spellEnd"/>
          </w:p>
        </w:tc>
        <w:tc>
          <w:tcPr>
            <w:tcW w:w="2160" w:type="dxa"/>
          </w:tcPr>
          <w:p w14:paraId="3EBAE067" w14:textId="5C2DF57D" w:rsidR="00CD49D0" w:rsidRDefault="00743D80" w:rsidP="00D75FCC">
            <w:r>
              <w:t>0.71</w:t>
            </w:r>
          </w:p>
        </w:tc>
        <w:tc>
          <w:tcPr>
            <w:tcW w:w="2250" w:type="dxa"/>
          </w:tcPr>
          <w:p w14:paraId="223F96FA" w14:textId="62591449" w:rsidR="00CD49D0" w:rsidRDefault="00C62A38" w:rsidP="00D75FCC">
            <w:r>
              <w:t>0.70</w:t>
            </w:r>
          </w:p>
        </w:tc>
        <w:tc>
          <w:tcPr>
            <w:tcW w:w="2245" w:type="dxa"/>
          </w:tcPr>
          <w:p w14:paraId="7C8FBA33" w14:textId="24A50238" w:rsidR="00CD49D0" w:rsidRDefault="00C62A38" w:rsidP="00D75FCC">
            <w:r>
              <w:t>0.90</w:t>
            </w:r>
          </w:p>
        </w:tc>
      </w:tr>
      <w:tr w:rsidR="00CD49D0" w14:paraId="7D1473F3" w14:textId="77777777" w:rsidTr="003B1D83">
        <w:tc>
          <w:tcPr>
            <w:tcW w:w="2695" w:type="dxa"/>
          </w:tcPr>
          <w:p w14:paraId="3250A87E" w14:textId="22B4BCEE" w:rsidR="00CD49D0" w:rsidRDefault="00743D80" w:rsidP="00D75FCC">
            <w:r>
              <w:t>AAC</w:t>
            </w:r>
          </w:p>
        </w:tc>
        <w:tc>
          <w:tcPr>
            <w:tcW w:w="2160" w:type="dxa"/>
          </w:tcPr>
          <w:p w14:paraId="5B5CA56A" w14:textId="21AFF1DD" w:rsidR="00CD49D0" w:rsidRDefault="00743D80" w:rsidP="00D75FCC">
            <w:r>
              <w:t>0.70</w:t>
            </w:r>
          </w:p>
        </w:tc>
        <w:tc>
          <w:tcPr>
            <w:tcW w:w="2250" w:type="dxa"/>
          </w:tcPr>
          <w:p w14:paraId="0C42C3D4" w14:textId="5C8A6B43" w:rsidR="00CD49D0" w:rsidRDefault="00C62A38" w:rsidP="00D75FCC">
            <w:r>
              <w:t>0.82</w:t>
            </w:r>
          </w:p>
        </w:tc>
        <w:tc>
          <w:tcPr>
            <w:tcW w:w="2245" w:type="dxa"/>
          </w:tcPr>
          <w:p w14:paraId="785F5A34" w14:textId="20CA42E0" w:rsidR="00CD49D0" w:rsidRDefault="00C62A38" w:rsidP="00D75FCC">
            <w:r>
              <w:t>0.85</w:t>
            </w:r>
          </w:p>
        </w:tc>
      </w:tr>
      <w:tr w:rsidR="00CD49D0" w14:paraId="5CB2A935" w14:textId="77777777" w:rsidTr="003B1D83">
        <w:tc>
          <w:tcPr>
            <w:tcW w:w="2695" w:type="dxa"/>
          </w:tcPr>
          <w:p w14:paraId="14B1233F" w14:textId="5D4113D9" w:rsidR="00CD49D0" w:rsidRDefault="00743D80" w:rsidP="00D75FCC">
            <w:r>
              <w:t>GDPC</w:t>
            </w:r>
          </w:p>
        </w:tc>
        <w:tc>
          <w:tcPr>
            <w:tcW w:w="2160" w:type="dxa"/>
          </w:tcPr>
          <w:p w14:paraId="6AA1E600" w14:textId="563868A7" w:rsidR="00CD49D0" w:rsidRDefault="00743D80" w:rsidP="00D75FCC">
            <w:r>
              <w:t>0.69</w:t>
            </w:r>
          </w:p>
        </w:tc>
        <w:tc>
          <w:tcPr>
            <w:tcW w:w="2250" w:type="dxa"/>
          </w:tcPr>
          <w:p w14:paraId="60017E17" w14:textId="7E1E271C" w:rsidR="00CD49D0" w:rsidRDefault="00C62A38" w:rsidP="00D75FCC">
            <w:r>
              <w:t>0.76</w:t>
            </w:r>
          </w:p>
        </w:tc>
        <w:tc>
          <w:tcPr>
            <w:tcW w:w="2245" w:type="dxa"/>
          </w:tcPr>
          <w:p w14:paraId="344F2E5E" w14:textId="702FCC91" w:rsidR="00CD49D0" w:rsidRDefault="00C62A38" w:rsidP="00D75FCC">
            <w:r>
              <w:t>0.77</w:t>
            </w:r>
          </w:p>
        </w:tc>
      </w:tr>
      <w:tr w:rsidR="00CD49D0" w14:paraId="18C8A95B" w14:textId="77777777" w:rsidTr="003B1D83">
        <w:tc>
          <w:tcPr>
            <w:tcW w:w="2695" w:type="dxa"/>
          </w:tcPr>
          <w:p w14:paraId="4D124705" w14:textId="217E3F56" w:rsidR="00CD49D0" w:rsidRDefault="00743D80" w:rsidP="00D75FCC">
            <w:proofErr w:type="spellStart"/>
            <w:r>
              <w:t>Kmer</w:t>
            </w:r>
            <w:proofErr w:type="spellEnd"/>
          </w:p>
        </w:tc>
        <w:tc>
          <w:tcPr>
            <w:tcW w:w="2160" w:type="dxa"/>
          </w:tcPr>
          <w:p w14:paraId="513B72D1" w14:textId="11C17B78" w:rsidR="00CD49D0" w:rsidRDefault="00743D80" w:rsidP="00D75FCC">
            <w:r>
              <w:t>0.69</w:t>
            </w:r>
          </w:p>
        </w:tc>
        <w:tc>
          <w:tcPr>
            <w:tcW w:w="2250" w:type="dxa"/>
          </w:tcPr>
          <w:p w14:paraId="70B09A42" w14:textId="67A12EEA" w:rsidR="00CD49D0" w:rsidRDefault="00C62A38" w:rsidP="00D75FCC">
            <w:r>
              <w:t>0.66</w:t>
            </w:r>
          </w:p>
        </w:tc>
        <w:tc>
          <w:tcPr>
            <w:tcW w:w="2245" w:type="dxa"/>
          </w:tcPr>
          <w:p w14:paraId="421ACA1E" w14:textId="65F2719B" w:rsidR="00CD49D0" w:rsidRDefault="00C62A38" w:rsidP="00D75FCC">
            <w:r>
              <w:t>0.92</w:t>
            </w:r>
          </w:p>
        </w:tc>
      </w:tr>
      <w:tr w:rsidR="00CD49D0" w14:paraId="051CFFC3" w14:textId="77777777" w:rsidTr="003B1D83">
        <w:tc>
          <w:tcPr>
            <w:tcW w:w="2695" w:type="dxa"/>
          </w:tcPr>
          <w:p w14:paraId="6515D455" w14:textId="150AB14E" w:rsidR="00CD49D0" w:rsidRDefault="00743D80" w:rsidP="00D75FCC">
            <w:r>
              <w:t>Smoothed-PSSM</w:t>
            </w:r>
          </w:p>
        </w:tc>
        <w:tc>
          <w:tcPr>
            <w:tcW w:w="2160" w:type="dxa"/>
          </w:tcPr>
          <w:p w14:paraId="117FBDA3" w14:textId="70F4150C" w:rsidR="00CD49D0" w:rsidRDefault="00743D80" w:rsidP="00D75FCC">
            <w:r>
              <w:t>0.66</w:t>
            </w:r>
          </w:p>
        </w:tc>
        <w:tc>
          <w:tcPr>
            <w:tcW w:w="2250" w:type="dxa"/>
          </w:tcPr>
          <w:p w14:paraId="6C9ADA3F" w14:textId="1BA27C5E" w:rsidR="00CD49D0" w:rsidRDefault="00C62A38" w:rsidP="00D75FCC">
            <w:r>
              <w:t>0.62</w:t>
            </w:r>
          </w:p>
        </w:tc>
        <w:tc>
          <w:tcPr>
            <w:tcW w:w="2245" w:type="dxa"/>
          </w:tcPr>
          <w:p w14:paraId="0BB3A065" w14:textId="582F2D7A" w:rsidR="00CD49D0" w:rsidRDefault="00C62A38" w:rsidP="00D75FCC">
            <w:r>
              <w:t>0.93</w:t>
            </w:r>
          </w:p>
        </w:tc>
      </w:tr>
      <w:tr w:rsidR="00CD49D0" w14:paraId="4D4EE2D6" w14:textId="77777777" w:rsidTr="003B1D83">
        <w:tc>
          <w:tcPr>
            <w:tcW w:w="2695" w:type="dxa"/>
          </w:tcPr>
          <w:p w14:paraId="448C90BD" w14:textId="36BEEF90" w:rsidR="00CD49D0" w:rsidRDefault="00743D80" w:rsidP="00D75FCC">
            <w:r>
              <w:t>RPSSM</w:t>
            </w:r>
          </w:p>
        </w:tc>
        <w:tc>
          <w:tcPr>
            <w:tcW w:w="2160" w:type="dxa"/>
          </w:tcPr>
          <w:p w14:paraId="5F9985A4" w14:textId="75A61564" w:rsidR="00CD49D0" w:rsidRDefault="00743D80" w:rsidP="00D75FCC">
            <w:r>
              <w:t>0.66</w:t>
            </w:r>
          </w:p>
        </w:tc>
        <w:tc>
          <w:tcPr>
            <w:tcW w:w="2250" w:type="dxa"/>
          </w:tcPr>
          <w:p w14:paraId="1FA8BC65" w14:textId="3A3B7114" w:rsidR="00CD49D0" w:rsidRDefault="00C62A38" w:rsidP="00D75FCC">
            <w:r>
              <w:t>0.66</w:t>
            </w:r>
          </w:p>
        </w:tc>
        <w:tc>
          <w:tcPr>
            <w:tcW w:w="2245" w:type="dxa"/>
          </w:tcPr>
          <w:p w14:paraId="27504409" w14:textId="72E2D89D" w:rsidR="00CD49D0" w:rsidRDefault="00C62A38" w:rsidP="00D75FCC">
            <w:r>
              <w:t>0.85</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36B26A0D" w:rsidR="00CD49D0" w:rsidRDefault="00C62A38" w:rsidP="00D75FCC">
            <w:r>
              <w:t>0.7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57EF358A" w:rsidR="00CD49D0" w:rsidRDefault="00743D80" w:rsidP="00D75FCC">
            <w:r>
              <w:t>PSSM-AC</w:t>
            </w:r>
          </w:p>
        </w:tc>
        <w:tc>
          <w:tcPr>
            <w:tcW w:w="2160" w:type="dxa"/>
          </w:tcPr>
          <w:p w14:paraId="5E3D4616" w14:textId="5E33A3DB" w:rsidR="00CD49D0" w:rsidRDefault="00743D80" w:rsidP="00D75FCC">
            <w:r>
              <w:t>0.66</w:t>
            </w:r>
          </w:p>
        </w:tc>
        <w:tc>
          <w:tcPr>
            <w:tcW w:w="2250" w:type="dxa"/>
          </w:tcPr>
          <w:p w14:paraId="6FB6928E" w14:textId="42291150" w:rsidR="00CD49D0" w:rsidRDefault="00C62A38" w:rsidP="00D75FCC">
            <w:r>
              <w:t>0.75</w:t>
            </w:r>
          </w:p>
        </w:tc>
        <w:tc>
          <w:tcPr>
            <w:tcW w:w="2245" w:type="dxa"/>
          </w:tcPr>
          <w:p w14:paraId="4A214640" w14:textId="5A374713" w:rsidR="00CD49D0" w:rsidRDefault="00C62A38" w:rsidP="00D75FCC">
            <w:r>
              <w:t>0.84</w:t>
            </w:r>
          </w:p>
        </w:tc>
      </w:tr>
      <w:tr w:rsidR="00CD49D0" w14:paraId="2F64D018" w14:textId="77777777" w:rsidTr="003B1D83">
        <w:tc>
          <w:tcPr>
            <w:tcW w:w="2695" w:type="dxa"/>
          </w:tcPr>
          <w:p w14:paraId="44BD132F" w14:textId="1965E47D" w:rsidR="00CD49D0" w:rsidRDefault="00743D80" w:rsidP="00D75FCC">
            <w:r>
              <w:t>AATP</w:t>
            </w:r>
          </w:p>
        </w:tc>
        <w:tc>
          <w:tcPr>
            <w:tcW w:w="2160" w:type="dxa"/>
          </w:tcPr>
          <w:p w14:paraId="2495CF36" w14:textId="75AF6CB7" w:rsidR="00CD49D0" w:rsidRDefault="00743D80" w:rsidP="00D75FCC">
            <w:r>
              <w:t>0.66</w:t>
            </w:r>
          </w:p>
        </w:tc>
        <w:tc>
          <w:tcPr>
            <w:tcW w:w="2250" w:type="dxa"/>
          </w:tcPr>
          <w:p w14:paraId="223B1BFE" w14:textId="074A0E82" w:rsidR="00CD49D0" w:rsidRDefault="00C62A38" w:rsidP="00D75FCC">
            <w:r>
              <w:t>0.71</w:t>
            </w:r>
          </w:p>
        </w:tc>
        <w:tc>
          <w:tcPr>
            <w:tcW w:w="2245" w:type="dxa"/>
          </w:tcPr>
          <w:p w14:paraId="50AD9CCA" w14:textId="4D57689C" w:rsidR="00CD49D0" w:rsidRDefault="00C62A38" w:rsidP="00D75FCC">
            <w:r>
              <w:t>0.81</w:t>
            </w:r>
          </w:p>
        </w:tc>
      </w:tr>
      <w:tr w:rsidR="00CD49D0" w14:paraId="3E9EF1B1" w14:textId="77777777" w:rsidTr="003B1D83">
        <w:tc>
          <w:tcPr>
            <w:tcW w:w="2695" w:type="dxa"/>
          </w:tcPr>
          <w:p w14:paraId="498FF2F9" w14:textId="3FA971F0" w:rsidR="00CD49D0" w:rsidRDefault="00743D80" w:rsidP="00D75FCC">
            <w:r>
              <w:t>EEDP</w:t>
            </w:r>
          </w:p>
        </w:tc>
        <w:tc>
          <w:tcPr>
            <w:tcW w:w="2160" w:type="dxa"/>
          </w:tcPr>
          <w:p w14:paraId="32691486" w14:textId="3E746B3A" w:rsidR="00CD49D0" w:rsidRDefault="00743D80" w:rsidP="00D75FCC">
            <w:r>
              <w:t>0.65</w:t>
            </w:r>
          </w:p>
        </w:tc>
        <w:tc>
          <w:tcPr>
            <w:tcW w:w="2250" w:type="dxa"/>
          </w:tcPr>
          <w:p w14:paraId="044518E6" w14:textId="3A76966D" w:rsidR="00CD49D0" w:rsidRDefault="00C62A38" w:rsidP="00D75FCC">
            <w:r>
              <w:t>0.63</w:t>
            </w:r>
          </w:p>
        </w:tc>
        <w:tc>
          <w:tcPr>
            <w:tcW w:w="2245" w:type="dxa"/>
          </w:tcPr>
          <w:p w14:paraId="69D8D637" w14:textId="77452295" w:rsidR="00CD49D0" w:rsidRDefault="00C62A38" w:rsidP="00D75FCC">
            <w:r>
              <w:t>0.90</w:t>
            </w:r>
          </w:p>
        </w:tc>
      </w:tr>
      <w:tr w:rsidR="00CD49D0" w14:paraId="4509C381" w14:textId="77777777" w:rsidTr="003B1D83">
        <w:tc>
          <w:tcPr>
            <w:tcW w:w="2695" w:type="dxa"/>
          </w:tcPr>
          <w:p w14:paraId="72AAFAD9" w14:textId="262AF468" w:rsidR="00CD49D0" w:rsidRDefault="00743D80" w:rsidP="00D75FCC">
            <w:r>
              <w:t>MEDP</w:t>
            </w:r>
          </w:p>
        </w:tc>
        <w:tc>
          <w:tcPr>
            <w:tcW w:w="2160" w:type="dxa"/>
          </w:tcPr>
          <w:p w14:paraId="24665816" w14:textId="374B7C15" w:rsidR="00CD49D0" w:rsidRDefault="00743D80" w:rsidP="00D75FCC">
            <w:r>
              <w:t>0.65</w:t>
            </w:r>
          </w:p>
        </w:tc>
        <w:tc>
          <w:tcPr>
            <w:tcW w:w="2250" w:type="dxa"/>
          </w:tcPr>
          <w:p w14:paraId="054E0436" w14:textId="2AD2F7EF" w:rsidR="00CD49D0" w:rsidRDefault="00C62A38" w:rsidP="00D75FCC">
            <w:r>
              <w:t>0.63</w:t>
            </w:r>
          </w:p>
        </w:tc>
        <w:tc>
          <w:tcPr>
            <w:tcW w:w="2245" w:type="dxa"/>
          </w:tcPr>
          <w:p w14:paraId="1D043248" w14:textId="5D17C78D" w:rsidR="00CD49D0" w:rsidRDefault="00C62A38" w:rsidP="00D75FCC">
            <w:r>
              <w:t>0.91</w:t>
            </w:r>
          </w:p>
        </w:tc>
      </w:tr>
      <w:tr w:rsidR="00CD49D0" w14:paraId="251C572E" w14:textId="77777777" w:rsidTr="003B1D83">
        <w:tc>
          <w:tcPr>
            <w:tcW w:w="2695" w:type="dxa"/>
          </w:tcPr>
          <w:p w14:paraId="229E136B" w14:textId="52BAA3E8" w:rsidR="00CD49D0" w:rsidRDefault="00743D80" w:rsidP="00D75FCC">
            <w:r>
              <w:t>DP-PSSM</w:t>
            </w:r>
          </w:p>
        </w:tc>
        <w:tc>
          <w:tcPr>
            <w:tcW w:w="2160" w:type="dxa"/>
          </w:tcPr>
          <w:p w14:paraId="255BA466" w14:textId="5D9AD992" w:rsidR="00CD49D0" w:rsidRDefault="00743D80" w:rsidP="00D75FCC">
            <w:r>
              <w:t>0.64</w:t>
            </w:r>
          </w:p>
        </w:tc>
        <w:tc>
          <w:tcPr>
            <w:tcW w:w="2250" w:type="dxa"/>
          </w:tcPr>
          <w:p w14:paraId="47BE9D31" w14:textId="0840312E" w:rsidR="00CD49D0" w:rsidRDefault="00C62A38" w:rsidP="00D75FCC">
            <w:r>
              <w:t>0.60</w:t>
            </w:r>
          </w:p>
        </w:tc>
        <w:tc>
          <w:tcPr>
            <w:tcW w:w="2245" w:type="dxa"/>
          </w:tcPr>
          <w:p w14:paraId="76A14D38" w14:textId="06F6BD9D" w:rsidR="00CD49D0" w:rsidRDefault="00C62A38" w:rsidP="00D75FCC">
            <w:r>
              <w:t>0.93</w:t>
            </w:r>
          </w:p>
        </w:tc>
      </w:tr>
      <w:tr w:rsidR="00CD49D0" w14:paraId="31C6D74E" w14:textId="77777777" w:rsidTr="003B1D83">
        <w:tc>
          <w:tcPr>
            <w:tcW w:w="2695" w:type="dxa"/>
          </w:tcPr>
          <w:p w14:paraId="4B4940AC" w14:textId="34218599" w:rsidR="00CD49D0" w:rsidRDefault="00743D80" w:rsidP="00D75FCC">
            <w:r>
              <w:t>AB-PSSM</w:t>
            </w:r>
          </w:p>
        </w:tc>
        <w:tc>
          <w:tcPr>
            <w:tcW w:w="2160" w:type="dxa"/>
          </w:tcPr>
          <w:p w14:paraId="5442F2D4" w14:textId="33A00E39" w:rsidR="00CD49D0" w:rsidRDefault="00743D80" w:rsidP="00D75FCC">
            <w:r>
              <w:t>0.64</w:t>
            </w:r>
          </w:p>
        </w:tc>
        <w:tc>
          <w:tcPr>
            <w:tcW w:w="2250" w:type="dxa"/>
          </w:tcPr>
          <w:p w14:paraId="276AA1E2" w14:textId="2FFF957E" w:rsidR="00CD49D0" w:rsidRDefault="00C62A38" w:rsidP="00D75FCC">
            <w:r>
              <w:t>0.63</w:t>
            </w:r>
          </w:p>
        </w:tc>
        <w:tc>
          <w:tcPr>
            <w:tcW w:w="2245" w:type="dxa"/>
          </w:tcPr>
          <w:p w14:paraId="40D12009" w14:textId="1352BF18" w:rsidR="00CD49D0" w:rsidRDefault="00C62A38" w:rsidP="00D75FCC">
            <w:r>
              <w:t>0.85</w:t>
            </w:r>
          </w:p>
        </w:tc>
      </w:tr>
      <w:tr w:rsidR="00CD49D0" w14:paraId="64DC98AF" w14:textId="77777777" w:rsidTr="003B1D83">
        <w:tc>
          <w:tcPr>
            <w:tcW w:w="2695" w:type="dxa"/>
          </w:tcPr>
          <w:p w14:paraId="343EA39A" w14:textId="071D3410" w:rsidR="00CD49D0" w:rsidRDefault="00743D80" w:rsidP="00D75FCC">
            <w:r>
              <w:t>D-FPSSM</w:t>
            </w:r>
          </w:p>
        </w:tc>
        <w:tc>
          <w:tcPr>
            <w:tcW w:w="2160" w:type="dxa"/>
          </w:tcPr>
          <w:p w14:paraId="621723BC" w14:textId="03270457" w:rsidR="00CD49D0" w:rsidRDefault="00743D80" w:rsidP="00D75FCC">
            <w:r>
              <w:t>0.64</w:t>
            </w:r>
          </w:p>
        </w:tc>
        <w:tc>
          <w:tcPr>
            <w:tcW w:w="2250" w:type="dxa"/>
          </w:tcPr>
          <w:p w14:paraId="2CC2C681" w14:textId="40C08080" w:rsidR="00CD49D0" w:rsidRDefault="00C62A38" w:rsidP="00D75FCC">
            <w:r>
              <w:t>0.70</w:t>
            </w:r>
          </w:p>
        </w:tc>
        <w:tc>
          <w:tcPr>
            <w:tcW w:w="2245" w:type="dxa"/>
          </w:tcPr>
          <w:p w14:paraId="47460939" w14:textId="7AADB31F" w:rsidR="00CD49D0" w:rsidRDefault="00C62A38" w:rsidP="00D75FCC">
            <w:r>
              <w:t>0.75</w:t>
            </w:r>
          </w:p>
        </w:tc>
      </w:tr>
      <w:tr w:rsidR="00CD49D0" w14:paraId="716EEDAA" w14:textId="77777777" w:rsidTr="003B1D83">
        <w:tc>
          <w:tcPr>
            <w:tcW w:w="2695" w:type="dxa"/>
          </w:tcPr>
          <w:p w14:paraId="7DDA6EA0" w14:textId="595B8B0B" w:rsidR="00CD49D0" w:rsidRDefault="00743D80" w:rsidP="00D75FCC">
            <w:r>
              <w:t>k-separated-bigrams</w:t>
            </w:r>
          </w:p>
        </w:tc>
        <w:tc>
          <w:tcPr>
            <w:tcW w:w="2160" w:type="dxa"/>
          </w:tcPr>
          <w:p w14:paraId="3FD2F666" w14:textId="2359F6E4" w:rsidR="00CD49D0" w:rsidRDefault="00743D80" w:rsidP="00D75FCC">
            <w:r>
              <w:t>0.63</w:t>
            </w:r>
          </w:p>
        </w:tc>
        <w:tc>
          <w:tcPr>
            <w:tcW w:w="2250" w:type="dxa"/>
          </w:tcPr>
          <w:p w14:paraId="1B436DB7" w14:textId="2740FF4D" w:rsidR="00CD49D0" w:rsidRDefault="00C62A38" w:rsidP="00D75FCC">
            <w:r>
              <w:t>0.67</w:t>
            </w:r>
          </w:p>
        </w:tc>
        <w:tc>
          <w:tcPr>
            <w:tcW w:w="2245" w:type="dxa"/>
          </w:tcPr>
          <w:p w14:paraId="04D4C3F9" w14:textId="77207DFE" w:rsidR="00CD49D0" w:rsidRDefault="00C62A38" w:rsidP="00D75FCC">
            <w:r>
              <w:t>0.76</w:t>
            </w:r>
          </w:p>
        </w:tc>
      </w:tr>
      <w:tr w:rsidR="00CD49D0" w14:paraId="7B193E9D" w14:textId="77777777" w:rsidTr="003B1D83">
        <w:tc>
          <w:tcPr>
            <w:tcW w:w="2695" w:type="dxa"/>
          </w:tcPr>
          <w:p w14:paraId="47A0742A" w14:textId="737EB4B1" w:rsidR="00CD49D0" w:rsidRDefault="00743D80" w:rsidP="00D75FCC">
            <w:r>
              <w:t>EDP</w:t>
            </w:r>
          </w:p>
        </w:tc>
        <w:tc>
          <w:tcPr>
            <w:tcW w:w="2160" w:type="dxa"/>
          </w:tcPr>
          <w:p w14:paraId="71954E30" w14:textId="0BC8FDAE" w:rsidR="00CD49D0" w:rsidRDefault="00743D80" w:rsidP="00D75FCC">
            <w:r>
              <w:t>0.62</w:t>
            </w:r>
          </w:p>
        </w:tc>
        <w:tc>
          <w:tcPr>
            <w:tcW w:w="2250" w:type="dxa"/>
          </w:tcPr>
          <w:p w14:paraId="07E58CF7" w14:textId="5CD23C81" w:rsidR="00CD49D0" w:rsidRDefault="00C62A38" w:rsidP="00D75FCC">
            <w:r>
              <w:t>0.68</w:t>
            </w:r>
          </w:p>
        </w:tc>
        <w:tc>
          <w:tcPr>
            <w:tcW w:w="2245" w:type="dxa"/>
          </w:tcPr>
          <w:p w14:paraId="0C5D8739" w14:textId="602BC1F2" w:rsidR="00CD49D0" w:rsidRDefault="00C62A38" w:rsidP="00D75FCC">
            <w:r>
              <w:t>0.77</w:t>
            </w:r>
          </w:p>
        </w:tc>
      </w:tr>
      <w:tr w:rsidR="00CD49D0" w14:paraId="356EAFE9" w14:textId="77777777" w:rsidTr="003B1D83">
        <w:tc>
          <w:tcPr>
            <w:tcW w:w="2695" w:type="dxa"/>
          </w:tcPr>
          <w:p w14:paraId="128413FC" w14:textId="64D892FA" w:rsidR="00CD49D0" w:rsidRDefault="00743D80" w:rsidP="00D75FCC">
            <w:r>
              <w:t>AAC-PSSM</w:t>
            </w:r>
          </w:p>
        </w:tc>
        <w:tc>
          <w:tcPr>
            <w:tcW w:w="2160" w:type="dxa"/>
          </w:tcPr>
          <w:p w14:paraId="6FFF6344" w14:textId="1E0EDEBE" w:rsidR="00CD49D0" w:rsidRDefault="00743D80" w:rsidP="00D75FCC">
            <w:r>
              <w:t>0.62</w:t>
            </w:r>
          </w:p>
        </w:tc>
        <w:tc>
          <w:tcPr>
            <w:tcW w:w="2250" w:type="dxa"/>
          </w:tcPr>
          <w:p w14:paraId="339014CD" w14:textId="24EA5ACA" w:rsidR="00CD49D0" w:rsidRDefault="00C62A38" w:rsidP="00D75FCC">
            <w:r>
              <w:t>0.69</w:t>
            </w:r>
          </w:p>
        </w:tc>
        <w:tc>
          <w:tcPr>
            <w:tcW w:w="2245" w:type="dxa"/>
          </w:tcPr>
          <w:p w14:paraId="397AC1EF" w14:textId="137048B4" w:rsidR="00CD49D0" w:rsidRDefault="00C62A38" w:rsidP="00D75FCC">
            <w:r>
              <w:t>0.75</w:t>
            </w:r>
          </w:p>
        </w:tc>
      </w:tr>
      <w:tr w:rsidR="00CD49D0" w14:paraId="6876CC0B" w14:textId="77777777" w:rsidTr="003B1D83">
        <w:tc>
          <w:tcPr>
            <w:tcW w:w="2695" w:type="dxa"/>
          </w:tcPr>
          <w:p w14:paraId="725F5F6C" w14:textId="075B3E1E" w:rsidR="00CD49D0" w:rsidRDefault="00743D80" w:rsidP="00D75FCC">
            <w:r>
              <w:t>TPC-PSSM</w:t>
            </w:r>
          </w:p>
        </w:tc>
        <w:tc>
          <w:tcPr>
            <w:tcW w:w="2160" w:type="dxa"/>
          </w:tcPr>
          <w:p w14:paraId="4FDCB402" w14:textId="63942FA9" w:rsidR="00CD49D0" w:rsidRDefault="00743D80" w:rsidP="00D75FCC">
            <w:r>
              <w:t>0.62</w:t>
            </w:r>
          </w:p>
        </w:tc>
        <w:tc>
          <w:tcPr>
            <w:tcW w:w="2250" w:type="dxa"/>
          </w:tcPr>
          <w:p w14:paraId="60F2A1A4" w14:textId="66A08D77" w:rsidR="00CD49D0" w:rsidRDefault="00C62A38" w:rsidP="00D75FCC">
            <w:r>
              <w:t>0.66</w:t>
            </w:r>
          </w:p>
        </w:tc>
        <w:tc>
          <w:tcPr>
            <w:tcW w:w="2245" w:type="dxa"/>
          </w:tcPr>
          <w:p w14:paraId="57300684" w14:textId="19143535" w:rsidR="00CD49D0" w:rsidRDefault="00C62A38" w:rsidP="00D75FCC">
            <w:r>
              <w:t>0.80</w:t>
            </w:r>
          </w:p>
        </w:tc>
      </w:tr>
      <w:tr w:rsidR="00CD49D0" w14:paraId="76F4569D" w14:textId="77777777" w:rsidTr="003B1D83">
        <w:tc>
          <w:tcPr>
            <w:tcW w:w="2695" w:type="dxa"/>
          </w:tcPr>
          <w:p w14:paraId="307EB6E3" w14:textId="17F92A2E" w:rsidR="00CD49D0" w:rsidRDefault="00743D80" w:rsidP="00D75FCC">
            <w:r>
              <w:t>PSE-PSSM</w:t>
            </w:r>
          </w:p>
        </w:tc>
        <w:tc>
          <w:tcPr>
            <w:tcW w:w="2160" w:type="dxa"/>
          </w:tcPr>
          <w:p w14:paraId="083AE3BB" w14:textId="30B24D75" w:rsidR="00CD49D0" w:rsidRDefault="00743D80" w:rsidP="00D75FCC">
            <w:r>
              <w:t>0.62</w:t>
            </w:r>
          </w:p>
        </w:tc>
        <w:tc>
          <w:tcPr>
            <w:tcW w:w="2250" w:type="dxa"/>
          </w:tcPr>
          <w:p w14:paraId="563F386D" w14:textId="13768C46" w:rsidR="00CD49D0" w:rsidRDefault="00C62A38" w:rsidP="00D75FCC">
            <w:r>
              <w:t>0.68</w:t>
            </w:r>
          </w:p>
        </w:tc>
        <w:tc>
          <w:tcPr>
            <w:tcW w:w="2245" w:type="dxa"/>
          </w:tcPr>
          <w:p w14:paraId="52648FFA" w14:textId="4B84ABFC" w:rsidR="00CD49D0" w:rsidRDefault="00C62A38" w:rsidP="00D75FCC">
            <w:r>
              <w:t>0.73</w:t>
            </w:r>
          </w:p>
        </w:tc>
      </w:tr>
      <w:tr w:rsidR="00CD49D0" w14:paraId="55692411" w14:textId="77777777" w:rsidTr="003B1D83">
        <w:tc>
          <w:tcPr>
            <w:tcW w:w="2695" w:type="dxa"/>
          </w:tcPr>
          <w:p w14:paraId="16ABBB5A" w14:textId="393A8A0B" w:rsidR="00CD49D0" w:rsidRDefault="00743D80" w:rsidP="00D75FCC">
            <w:r>
              <w:t>GAAC</w:t>
            </w:r>
          </w:p>
        </w:tc>
        <w:tc>
          <w:tcPr>
            <w:tcW w:w="2160" w:type="dxa"/>
          </w:tcPr>
          <w:p w14:paraId="553F17FA" w14:textId="1D6970CD" w:rsidR="00CD49D0" w:rsidRDefault="00743D80" w:rsidP="00D75FCC">
            <w:r>
              <w:t>0.61</w:t>
            </w:r>
          </w:p>
        </w:tc>
        <w:tc>
          <w:tcPr>
            <w:tcW w:w="2250" w:type="dxa"/>
          </w:tcPr>
          <w:p w14:paraId="7087B912" w14:textId="79103E49" w:rsidR="00CD49D0" w:rsidRDefault="00C62A38" w:rsidP="00D75FCC">
            <w:r>
              <w:t>0.58</w:t>
            </w:r>
          </w:p>
        </w:tc>
        <w:tc>
          <w:tcPr>
            <w:tcW w:w="2245" w:type="dxa"/>
          </w:tcPr>
          <w:p w14:paraId="21D3CCEB" w14:textId="5F2EA984" w:rsidR="00CD49D0" w:rsidRDefault="00C62A38" w:rsidP="00D75FCC">
            <w:r>
              <w:t>0.92</w:t>
            </w:r>
          </w:p>
        </w:tc>
      </w:tr>
      <w:tr w:rsidR="00CD49D0" w14:paraId="1CE6956A" w14:textId="77777777" w:rsidTr="003B1D83">
        <w:tc>
          <w:tcPr>
            <w:tcW w:w="2695" w:type="dxa"/>
          </w:tcPr>
          <w:p w14:paraId="3D999211" w14:textId="11727855" w:rsidR="00CD49D0" w:rsidRDefault="00743D80" w:rsidP="00D75FCC">
            <w:proofErr w:type="gramStart"/>
            <w:r>
              <w:t>Tri-gram</w:t>
            </w:r>
            <w:proofErr w:type="gramEnd"/>
          </w:p>
        </w:tc>
        <w:tc>
          <w:tcPr>
            <w:tcW w:w="2160" w:type="dxa"/>
          </w:tcPr>
          <w:p w14:paraId="4785739C" w14:textId="6DCFF43F" w:rsidR="00CD49D0" w:rsidRDefault="00743D80" w:rsidP="00D75FCC">
            <w:r>
              <w:t>0.61</w:t>
            </w:r>
          </w:p>
        </w:tc>
        <w:tc>
          <w:tcPr>
            <w:tcW w:w="2250" w:type="dxa"/>
          </w:tcPr>
          <w:p w14:paraId="65B114EA" w14:textId="5BE124A4" w:rsidR="00CD49D0" w:rsidRDefault="00C62A38" w:rsidP="00D75FCC">
            <w:r>
              <w:t>0.58</w:t>
            </w:r>
          </w:p>
        </w:tc>
        <w:tc>
          <w:tcPr>
            <w:tcW w:w="2245" w:type="dxa"/>
          </w:tcPr>
          <w:p w14:paraId="557C4EC4" w14:textId="4BF21A57" w:rsidR="00CD49D0" w:rsidRDefault="00C62A38" w:rsidP="00D75FCC">
            <w:r>
              <w:t>0.90</w:t>
            </w:r>
          </w:p>
        </w:tc>
      </w:tr>
      <w:tr w:rsidR="00CD49D0" w14:paraId="7E48AD3B" w14:textId="77777777" w:rsidTr="003B1D83">
        <w:tc>
          <w:tcPr>
            <w:tcW w:w="2695" w:type="dxa"/>
          </w:tcPr>
          <w:p w14:paraId="54FEBFAD" w14:textId="5DA0E594" w:rsidR="00CD49D0" w:rsidRDefault="00743D80" w:rsidP="00D75FCC">
            <w:r>
              <w:t>AADP-PSSM</w:t>
            </w:r>
          </w:p>
        </w:tc>
        <w:tc>
          <w:tcPr>
            <w:tcW w:w="2160" w:type="dxa"/>
          </w:tcPr>
          <w:p w14:paraId="4C0C2437" w14:textId="3777E64E" w:rsidR="00CD49D0" w:rsidRDefault="00743D80" w:rsidP="00D75FCC">
            <w:r>
              <w:t>0.60</w:t>
            </w:r>
          </w:p>
        </w:tc>
        <w:tc>
          <w:tcPr>
            <w:tcW w:w="2250" w:type="dxa"/>
          </w:tcPr>
          <w:p w14:paraId="08D6400E" w14:textId="33BA690F" w:rsidR="00CD49D0" w:rsidRDefault="00C62A38" w:rsidP="00D75FCC">
            <w:r>
              <w:t>0.66</w:t>
            </w:r>
          </w:p>
        </w:tc>
        <w:tc>
          <w:tcPr>
            <w:tcW w:w="2245" w:type="dxa"/>
          </w:tcPr>
          <w:p w14:paraId="1E64060C" w14:textId="5B6B1C1D" w:rsidR="00CD49D0" w:rsidRDefault="00C62A38" w:rsidP="00D75FCC">
            <w:r>
              <w:t>0.75</w:t>
            </w:r>
          </w:p>
        </w:tc>
      </w:tr>
      <w:tr w:rsidR="00CD49D0" w14:paraId="67289546" w14:textId="77777777" w:rsidTr="003B1D83">
        <w:tc>
          <w:tcPr>
            <w:tcW w:w="2695" w:type="dxa"/>
          </w:tcPr>
          <w:p w14:paraId="452ABD73" w14:textId="07C6C4F0" w:rsidR="00CD49D0" w:rsidRDefault="00743D80" w:rsidP="00D75FCC">
            <w:r>
              <w:t>DPC-PSSM</w:t>
            </w:r>
          </w:p>
        </w:tc>
        <w:tc>
          <w:tcPr>
            <w:tcW w:w="2160" w:type="dxa"/>
          </w:tcPr>
          <w:p w14:paraId="13B2B8ED" w14:textId="74A6BE86" w:rsidR="00CD49D0" w:rsidRDefault="00743D80" w:rsidP="00D75FCC">
            <w:r>
              <w:t>0.60</w:t>
            </w:r>
          </w:p>
        </w:tc>
        <w:tc>
          <w:tcPr>
            <w:tcW w:w="2250" w:type="dxa"/>
          </w:tcPr>
          <w:p w14:paraId="4A6D0EE6" w14:textId="400D6E3E" w:rsidR="00CD49D0" w:rsidRDefault="00C62A38" w:rsidP="00D75FCC">
            <w:r>
              <w:t>0.66</w:t>
            </w:r>
          </w:p>
        </w:tc>
        <w:tc>
          <w:tcPr>
            <w:tcW w:w="2245" w:type="dxa"/>
          </w:tcPr>
          <w:p w14:paraId="54E16D3D" w14:textId="3EF6B535" w:rsidR="00CD49D0" w:rsidRDefault="00C62A38" w:rsidP="00D75FCC">
            <w:r>
              <w:t>0.75</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46649669"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the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ed TEs</w:t>
      </w:r>
      <w:r w:rsidR="000B76BD">
        <w:t>)</w:t>
      </w:r>
      <w:r w:rsidR="00974BBA">
        <w:t xml:space="preserve"> </w:t>
      </w:r>
      <w:r w:rsidR="002A22A2">
        <w:t xml:space="preserve">but came second among the learning algorithms in terms of mean recall score </w:t>
      </w:r>
      <w:r w:rsidR="000B76BD">
        <w:t>(</w:t>
      </w:r>
      <w:r w:rsidR="002A22A2">
        <w:t>on medium chained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76" w:name="_Ref65346161"/>
      <w:r w:rsidRPr="00C52468">
        <w:rPr>
          <w:b/>
          <w:bCs/>
        </w:rPr>
        <w:lastRenderedPageBreak/>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76"/>
      <w:r>
        <w:t xml:space="preserve">: The ensemble framework </w:t>
      </w:r>
      <w:proofErr w:type="gramStart"/>
      <w:r>
        <w:t>is capable of using</w:t>
      </w:r>
      <w:proofErr w:type="gramEnd"/>
      <w:r>
        <w:t xml:space="preserve"> three different learning algorithms to train its base models. The performance of the ensemble depends on the learning algorithm</w:t>
      </w:r>
      <w:r w:rsidR="00D379B6">
        <w:t xml:space="preserve"> used</w:t>
      </w:r>
      <w:r>
        <w:t xml:space="preserve">. </w:t>
      </w:r>
      <w:proofErr w:type="gramStart"/>
      <w:r>
        <w:t>The mean accuracy,</w:t>
      </w:r>
      <w:proofErr w:type="gramEnd"/>
      <w:r>
        <w:t xml:space="preserve">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113EE697" w:rsidR="002A22A2" w:rsidRDefault="002A22A2" w:rsidP="008510CD">
            <w:r>
              <w:t>0.82</w:t>
            </w:r>
          </w:p>
        </w:tc>
        <w:tc>
          <w:tcPr>
            <w:tcW w:w="2160" w:type="dxa"/>
          </w:tcPr>
          <w:p w14:paraId="4733DD8A" w14:textId="517CF69E" w:rsidR="002A22A2" w:rsidRDefault="002A22A2" w:rsidP="008510CD">
            <w:r>
              <w:t>0.85</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4B553481" w:rsidR="002A22A2" w:rsidRDefault="002A22A2" w:rsidP="008510CD">
            <w:r>
              <w:t>0.82</w:t>
            </w:r>
          </w:p>
        </w:tc>
        <w:tc>
          <w:tcPr>
            <w:tcW w:w="2160" w:type="dxa"/>
          </w:tcPr>
          <w:p w14:paraId="0D10AF72" w14:textId="7F4BD018" w:rsidR="002A22A2" w:rsidRDefault="002A22A2" w:rsidP="008510CD">
            <w:r>
              <w:t>0.89</w:t>
            </w:r>
          </w:p>
        </w:tc>
        <w:tc>
          <w:tcPr>
            <w:tcW w:w="2155" w:type="dxa"/>
          </w:tcPr>
          <w:p w14:paraId="54276A33" w14:textId="11E06E7A" w:rsidR="002A22A2" w:rsidRDefault="002A22A2" w:rsidP="008510CD">
            <w:r>
              <w:t>0.91</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 xml:space="preserve">odel performs better than any individual base </w:t>
      </w:r>
      <w:proofErr w:type="gramStart"/>
      <w:r>
        <w:t>model</w:t>
      </w:r>
      <w:proofErr w:type="gramEnd"/>
    </w:p>
    <w:p w14:paraId="019ADB74" w14:textId="2FF03E88"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642F17">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2c09df23-e443-40ff-b868-c03476e772bd","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f59aead3-e660-4bdc-a55f-9c321abeb0bc","http://www.mendeley.com/documents/?uuid=b211d9d7-4daa-420f-bbdf-a2b5bee97021","http://www.mendeley.com/documents/?uuid=5b8fa81d-1776-4234-bda0-a22cd35f163d"]},{"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64d249a8-90de-4c25-b095-6c65eb06e1d4","http://www.mendeley.com/documents/?uuid=2ef62078-9c78-4fbe-8089-7c611bfb8131","http://www.mendeley.com/documents/?uuid=7029d7df-fab1-4ae2-abf4-b6d48ca3dea2"]}],"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ed TEs) of 0.90 and mean recall score (on medium chained TEs) of 0.92 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DDE feature extraction technique using the SVM learning algorithm achieved a mean accuracy of 0.81, mean precision </w:t>
      </w:r>
      <w:r w:rsidR="00105045">
        <w:t xml:space="preserve">(on medium chained TEs) </w:t>
      </w:r>
      <w:r>
        <w:t xml:space="preserve">of 0.89 and mean recall </w:t>
      </w:r>
      <w:r w:rsidR="00105045">
        <w:t xml:space="preserve">(on medium chained TEs) </w:t>
      </w:r>
      <w:r>
        <w:t>of 0.</w:t>
      </w:r>
      <w:r w:rsidR="00105045">
        <w:t xml:space="preserve">91 on the same validation datasets. </w:t>
      </w:r>
      <w:r w:rsidR="00770C03">
        <w:t xml:space="preserve">The ensemble model also showed an increased robustness to training set significantly improving the </w:t>
      </w:r>
      <w:proofErr w:type="gramStart"/>
      <w:r w:rsidR="00770C03">
        <w:t>worst case</w:t>
      </w:r>
      <w:proofErr w:type="gramEnd"/>
      <w:r w:rsidR="00770C03">
        <w:t xml:space="preserve"> accuracy score achieved over </w:t>
      </w:r>
      <w:r w:rsidR="00DD3FAE">
        <w:t xml:space="preserve">the </w:t>
      </w:r>
      <w:r w:rsidR="00770C03">
        <w:t xml:space="preserve">10,000 varying validation datasets from 0.48 (highest worst case accuracy obtained by any base model) to 0.55. Moreover, the standard deviation of the distribution of mean prediction accuracy also decreased from 0.069 (least mean accuracy score variance achieved by any base model) to 0.062. Similar improvements were noticed for the two other metrics, precision and recall score on medium chained TEs as well. </w:t>
      </w:r>
      <w:proofErr w:type="gramStart"/>
      <w:r w:rsidR="00B0548F">
        <w:t xml:space="preserve">A comparison of the </w:t>
      </w:r>
      <w:r w:rsidR="003E370E">
        <w:t>minimum,</w:t>
      </w:r>
      <w:proofErr w:type="gramEnd"/>
      <w:r w:rsidR="00B0548F">
        <w:t xml:space="preserve"> mean and standard deviation scores for the three classification metrics under consideration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6825F913">
            <wp:extent cx="5952744" cy="1984248"/>
            <wp:effectExtent l="0" t="0" r="381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6E94BE6" w:rsidR="002E4FC9" w:rsidRDefault="006179F6" w:rsidP="00F4715D">
      <w:pPr>
        <w:pStyle w:val="Caption"/>
      </w:pPr>
      <w:bookmarkStart w:id="77"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77"/>
      <w:r>
        <w:t xml:space="preserve">: Precision (on medium chained TEs) and accuracy score distribution of the ensemble model. The mean, median and worst precision score </w:t>
      </w:r>
      <w:r w:rsidR="00CC5B1F">
        <w:t>is</w:t>
      </w:r>
      <w:r>
        <w:t xml:space="preserve"> 0.9, 0.92 and </w:t>
      </w:r>
      <w:proofErr w:type="gramStart"/>
      <w:r>
        <w:t>0.50</w:t>
      </w:r>
      <w:proofErr w:type="gramEnd"/>
      <w:r>
        <w:t xml:space="preserve"> respectively. The mean, median and worst accuracy score is 0.83, 0.83 and </w:t>
      </w:r>
      <w:proofErr w:type="gramStart"/>
      <w:r>
        <w:t>0.55</w:t>
      </w:r>
      <w:proofErr w:type="gramEnd"/>
      <w:r>
        <w:t xml:space="preserve">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78"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78"/>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616" w:type="dxa"/>
        <w:tblInd w:w="-185" w:type="dxa"/>
        <w:tblLayout w:type="fixed"/>
        <w:tblLook w:val="04A0" w:firstRow="1" w:lastRow="0" w:firstColumn="1" w:lastColumn="0" w:noHBand="0" w:noVBand="1"/>
      </w:tblPr>
      <w:tblGrid>
        <w:gridCol w:w="1260"/>
        <w:gridCol w:w="1170"/>
        <w:gridCol w:w="1178"/>
        <w:gridCol w:w="1110"/>
        <w:gridCol w:w="830"/>
        <w:gridCol w:w="830"/>
        <w:gridCol w:w="830"/>
        <w:gridCol w:w="1136"/>
        <w:gridCol w:w="1136"/>
        <w:gridCol w:w="1136"/>
      </w:tblGrid>
      <w:tr w:rsidR="00E138BD" w14:paraId="7D814244" w14:textId="7DD4D1D9" w:rsidTr="00E138BD">
        <w:tc>
          <w:tcPr>
            <w:tcW w:w="126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138BD">
        <w:tc>
          <w:tcPr>
            <w:tcW w:w="1260" w:type="dxa"/>
          </w:tcPr>
          <w:p w14:paraId="62D81553" w14:textId="6383503E" w:rsidR="00E138BD" w:rsidRDefault="00E138BD" w:rsidP="003E0F2B">
            <w:r>
              <w:t>Ensemble</w:t>
            </w:r>
          </w:p>
        </w:tc>
        <w:tc>
          <w:tcPr>
            <w:tcW w:w="1170" w:type="dxa"/>
          </w:tcPr>
          <w:p w14:paraId="16B6FD47" w14:textId="11AD54C8" w:rsidR="00E138BD" w:rsidRDefault="00B32948" w:rsidP="003E0F2B">
            <w:r>
              <w:t>0.90</w:t>
            </w:r>
          </w:p>
        </w:tc>
        <w:tc>
          <w:tcPr>
            <w:tcW w:w="1178" w:type="dxa"/>
          </w:tcPr>
          <w:p w14:paraId="051F4465" w14:textId="408B1EF2" w:rsidR="00E138BD" w:rsidRDefault="00B32948" w:rsidP="003E0F2B">
            <w:r>
              <w:t>0.5</w:t>
            </w:r>
            <w:r w:rsidR="0028247A">
              <w:t>0</w:t>
            </w:r>
          </w:p>
        </w:tc>
        <w:tc>
          <w:tcPr>
            <w:tcW w:w="1110" w:type="dxa"/>
          </w:tcPr>
          <w:p w14:paraId="1B8F81A1" w14:textId="0F60FF17" w:rsidR="00E138BD" w:rsidRDefault="00B32948" w:rsidP="003E0F2B">
            <w:r>
              <w:t>0.08</w:t>
            </w:r>
          </w:p>
        </w:tc>
        <w:tc>
          <w:tcPr>
            <w:tcW w:w="830" w:type="dxa"/>
          </w:tcPr>
          <w:p w14:paraId="6B6CB409" w14:textId="6C34A40C" w:rsidR="00E138BD" w:rsidRDefault="008A575C" w:rsidP="003E0F2B">
            <w:r>
              <w:t>0.92</w:t>
            </w:r>
          </w:p>
        </w:tc>
        <w:tc>
          <w:tcPr>
            <w:tcW w:w="830" w:type="dxa"/>
          </w:tcPr>
          <w:p w14:paraId="4443A01A" w14:textId="1682FC69" w:rsidR="00E138BD" w:rsidRDefault="0028247A" w:rsidP="003E0F2B">
            <w:r>
              <w:t>0.50</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243595BF" w:rsidR="00E138BD" w:rsidRDefault="007947D7" w:rsidP="003E0F2B">
            <w:r>
              <w:t>0.55</w:t>
            </w:r>
          </w:p>
        </w:tc>
        <w:tc>
          <w:tcPr>
            <w:tcW w:w="1136" w:type="dxa"/>
          </w:tcPr>
          <w:p w14:paraId="051A3783" w14:textId="62F48604" w:rsidR="00E138BD" w:rsidRDefault="007947D7" w:rsidP="003E0F2B">
            <w:r>
              <w:t>0.06</w:t>
            </w:r>
          </w:p>
        </w:tc>
      </w:tr>
      <w:tr w:rsidR="00E138BD" w14:paraId="24091337" w14:textId="59D05C81" w:rsidTr="00E138BD">
        <w:tc>
          <w:tcPr>
            <w:tcW w:w="1260" w:type="dxa"/>
          </w:tcPr>
          <w:p w14:paraId="570C71D9" w14:textId="38F5ED05" w:rsidR="00E138BD" w:rsidRDefault="00E138BD" w:rsidP="003E0F2B">
            <w:r>
              <w:t>DDE</w:t>
            </w:r>
          </w:p>
        </w:tc>
        <w:tc>
          <w:tcPr>
            <w:tcW w:w="1170" w:type="dxa"/>
          </w:tcPr>
          <w:p w14:paraId="13787FD4" w14:textId="06C88FAE" w:rsidR="00E138BD" w:rsidRDefault="00B32948" w:rsidP="003E0F2B">
            <w:r>
              <w:t>0.89</w:t>
            </w:r>
          </w:p>
        </w:tc>
        <w:tc>
          <w:tcPr>
            <w:tcW w:w="1178" w:type="dxa"/>
          </w:tcPr>
          <w:p w14:paraId="10CCB45F" w14:textId="342F03C1" w:rsidR="00E138BD" w:rsidRDefault="00B32948" w:rsidP="003E0F2B">
            <w:r>
              <w:t>0.5</w:t>
            </w:r>
            <w:r w:rsidR="0028247A">
              <w:t>0</w:t>
            </w:r>
          </w:p>
        </w:tc>
        <w:tc>
          <w:tcPr>
            <w:tcW w:w="1110" w:type="dxa"/>
          </w:tcPr>
          <w:p w14:paraId="18305783" w14:textId="048ECE29" w:rsidR="00E138BD" w:rsidRDefault="00B32948" w:rsidP="003E0F2B">
            <w:r>
              <w:t>0.08</w:t>
            </w:r>
          </w:p>
        </w:tc>
        <w:tc>
          <w:tcPr>
            <w:tcW w:w="830" w:type="dxa"/>
          </w:tcPr>
          <w:p w14:paraId="1199FC82" w14:textId="262E21FE" w:rsidR="00E138BD" w:rsidRDefault="008A575C" w:rsidP="003E0F2B">
            <w:r>
              <w:t>0.91</w:t>
            </w:r>
          </w:p>
        </w:tc>
        <w:tc>
          <w:tcPr>
            <w:tcW w:w="830" w:type="dxa"/>
          </w:tcPr>
          <w:p w14:paraId="5B78B861" w14:textId="3A1A165F" w:rsidR="00E138BD" w:rsidRDefault="0028247A" w:rsidP="003E0F2B">
            <w:r>
              <w:t>0.50</w:t>
            </w:r>
          </w:p>
        </w:tc>
        <w:tc>
          <w:tcPr>
            <w:tcW w:w="830" w:type="dxa"/>
          </w:tcPr>
          <w:p w14:paraId="41464112" w14:textId="46C48339" w:rsidR="00E138BD" w:rsidRDefault="0028247A" w:rsidP="003E0F2B">
            <w:r>
              <w:t>0.08</w:t>
            </w:r>
          </w:p>
        </w:tc>
        <w:tc>
          <w:tcPr>
            <w:tcW w:w="1136" w:type="dxa"/>
          </w:tcPr>
          <w:p w14:paraId="3F3B3597" w14:textId="6F88263E" w:rsidR="00E138BD" w:rsidRDefault="007947D7" w:rsidP="003E0F2B">
            <w:r>
              <w:t>0.81</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138BD">
        <w:tc>
          <w:tcPr>
            <w:tcW w:w="1260" w:type="dxa"/>
          </w:tcPr>
          <w:p w14:paraId="0B32E38D" w14:textId="5935A384" w:rsidR="00E138BD" w:rsidRDefault="00E138BD" w:rsidP="003E0F2B">
            <w:proofErr w:type="spellStart"/>
            <w:r>
              <w:t>CTriad</w:t>
            </w:r>
            <w:proofErr w:type="spellEnd"/>
          </w:p>
        </w:tc>
        <w:tc>
          <w:tcPr>
            <w:tcW w:w="1170" w:type="dxa"/>
          </w:tcPr>
          <w:p w14:paraId="3A503F09" w14:textId="7BCE6009" w:rsidR="00E138BD" w:rsidRDefault="00B32948" w:rsidP="003E0F2B">
            <w:r>
              <w:t>0.89</w:t>
            </w:r>
          </w:p>
        </w:tc>
        <w:tc>
          <w:tcPr>
            <w:tcW w:w="1178" w:type="dxa"/>
          </w:tcPr>
          <w:p w14:paraId="338F198E" w14:textId="5E73ADB2" w:rsidR="00E138BD" w:rsidRDefault="00B32948" w:rsidP="003E0F2B">
            <w:r>
              <w:t>0.42</w:t>
            </w:r>
          </w:p>
        </w:tc>
        <w:tc>
          <w:tcPr>
            <w:tcW w:w="1110" w:type="dxa"/>
          </w:tcPr>
          <w:p w14:paraId="13D43BE6" w14:textId="10F4375E" w:rsidR="00E138BD" w:rsidRDefault="00B32948" w:rsidP="003E0F2B">
            <w:r>
              <w:t>0.09</w:t>
            </w:r>
          </w:p>
        </w:tc>
        <w:tc>
          <w:tcPr>
            <w:tcW w:w="830" w:type="dxa"/>
          </w:tcPr>
          <w:p w14:paraId="500A9BD4" w14:textId="32DB21E1" w:rsidR="00E138BD" w:rsidRDefault="0028247A" w:rsidP="003E0F2B">
            <w:r>
              <w:t>0.89</w:t>
            </w:r>
          </w:p>
        </w:tc>
        <w:tc>
          <w:tcPr>
            <w:tcW w:w="830" w:type="dxa"/>
          </w:tcPr>
          <w:p w14:paraId="4208F379" w14:textId="6D740B3C" w:rsidR="00E138BD" w:rsidRDefault="0028247A" w:rsidP="003E0F2B">
            <w:r>
              <w:t>0.47</w:t>
            </w:r>
          </w:p>
        </w:tc>
        <w:tc>
          <w:tcPr>
            <w:tcW w:w="830" w:type="dxa"/>
          </w:tcPr>
          <w:p w14:paraId="6C715287" w14:textId="1434B9CC" w:rsidR="00E138BD" w:rsidRDefault="0028247A" w:rsidP="003E0F2B">
            <w:r>
              <w:t>0.09</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138BD">
        <w:tc>
          <w:tcPr>
            <w:tcW w:w="1260" w:type="dxa"/>
          </w:tcPr>
          <w:p w14:paraId="0A1C96BD" w14:textId="0EDC2D88" w:rsidR="00E138BD" w:rsidRDefault="00E138BD" w:rsidP="003E0F2B">
            <w:proofErr w:type="spellStart"/>
            <w:r>
              <w:t>KSCTriad</w:t>
            </w:r>
            <w:proofErr w:type="spellEnd"/>
          </w:p>
        </w:tc>
        <w:tc>
          <w:tcPr>
            <w:tcW w:w="1170" w:type="dxa"/>
          </w:tcPr>
          <w:p w14:paraId="05CF7E38" w14:textId="4F745C87" w:rsidR="00E138BD" w:rsidRDefault="00B32948" w:rsidP="003E0F2B">
            <w:r>
              <w:t>0.89</w:t>
            </w:r>
          </w:p>
        </w:tc>
        <w:tc>
          <w:tcPr>
            <w:tcW w:w="1178" w:type="dxa"/>
          </w:tcPr>
          <w:p w14:paraId="0429EE9B" w14:textId="35FE1C59" w:rsidR="00E138BD" w:rsidRDefault="00B32948" w:rsidP="003E0F2B">
            <w:r>
              <w:t>0.42</w:t>
            </w:r>
          </w:p>
        </w:tc>
        <w:tc>
          <w:tcPr>
            <w:tcW w:w="1110" w:type="dxa"/>
          </w:tcPr>
          <w:p w14:paraId="57B375FE" w14:textId="5F04C0F0" w:rsidR="00E138BD" w:rsidRDefault="00B32948" w:rsidP="003E0F2B">
            <w:r>
              <w:t>0.09</w:t>
            </w:r>
          </w:p>
        </w:tc>
        <w:tc>
          <w:tcPr>
            <w:tcW w:w="830" w:type="dxa"/>
          </w:tcPr>
          <w:p w14:paraId="1AC26845" w14:textId="165D261E" w:rsidR="00E138BD" w:rsidRDefault="0028247A" w:rsidP="003E0F2B">
            <w:r>
              <w:t>0.89</w:t>
            </w:r>
          </w:p>
        </w:tc>
        <w:tc>
          <w:tcPr>
            <w:tcW w:w="830" w:type="dxa"/>
          </w:tcPr>
          <w:p w14:paraId="2F26CE1F" w14:textId="07CA0B24" w:rsidR="00E138BD" w:rsidRDefault="0028247A" w:rsidP="003E0F2B">
            <w:r>
              <w:t>0.47</w:t>
            </w:r>
          </w:p>
        </w:tc>
        <w:tc>
          <w:tcPr>
            <w:tcW w:w="830" w:type="dxa"/>
          </w:tcPr>
          <w:p w14:paraId="7EBE57CB" w14:textId="068F29B7" w:rsidR="00E138BD" w:rsidRDefault="0028247A" w:rsidP="003E0F2B">
            <w:r>
              <w:t>0.09</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138BD">
        <w:tc>
          <w:tcPr>
            <w:tcW w:w="1260" w:type="dxa"/>
          </w:tcPr>
          <w:p w14:paraId="19605BFE" w14:textId="64BD36A8" w:rsidR="00E138BD" w:rsidRDefault="00E138BD" w:rsidP="003E0F2B">
            <w:r>
              <w:t>TPC</w:t>
            </w:r>
          </w:p>
        </w:tc>
        <w:tc>
          <w:tcPr>
            <w:tcW w:w="1170" w:type="dxa"/>
          </w:tcPr>
          <w:p w14:paraId="20B5DF1D" w14:textId="0C78C57E" w:rsidR="00E138BD" w:rsidRDefault="00B32948" w:rsidP="003E0F2B">
            <w:r>
              <w:t>0.89</w:t>
            </w:r>
          </w:p>
        </w:tc>
        <w:tc>
          <w:tcPr>
            <w:tcW w:w="1178" w:type="dxa"/>
          </w:tcPr>
          <w:p w14:paraId="7C3D2C14" w14:textId="0AAFD4CA" w:rsidR="00E138BD" w:rsidRDefault="00B32948" w:rsidP="003E0F2B">
            <w:r>
              <w:t>0.5</w:t>
            </w:r>
            <w:r w:rsidR="0028247A">
              <w:t>0</w:t>
            </w:r>
          </w:p>
        </w:tc>
        <w:tc>
          <w:tcPr>
            <w:tcW w:w="1110" w:type="dxa"/>
          </w:tcPr>
          <w:p w14:paraId="51D10595" w14:textId="4E795413" w:rsidR="00E138BD" w:rsidRDefault="00B32948" w:rsidP="003E0F2B">
            <w:r>
              <w:t>0.08</w:t>
            </w:r>
          </w:p>
        </w:tc>
        <w:tc>
          <w:tcPr>
            <w:tcW w:w="830" w:type="dxa"/>
          </w:tcPr>
          <w:p w14:paraId="5AD00AF5" w14:textId="22D3F2EF" w:rsidR="00E138BD" w:rsidRDefault="0028247A" w:rsidP="003E0F2B">
            <w:r>
              <w:t>0.89</w:t>
            </w:r>
          </w:p>
        </w:tc>
        <w:tc>
          <w:tcPr>
            <w:tcW w:w="830" w:type="dxa"/>
          </w:tcPr>
          <w:p w14:paraId="7A412D12" w14:textId="7E0CBABC" w:rsidR="00E138BD" w:rsidRDefault="0028247A" w:rsidP="003E0F2B">
            <w:r>
              <w:t>0.45</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138BD">
        <w:tc>
          <w:tcPr>
            <w:tcW w:w="1260" w:type="dxa"/>
          </w:tcPr>
          <w:p w14:paraId="1117A3F8" w14:textId="6B4FE9D5" w:rsidR="00E138BD" w:rsidRDefault="00E138BD" w:rsidP="003E0F2B">
            <w:proofErr w:type="spellStart"/>
            <w:r>
              <w:t>Gappy</w:t>
            </w:r>
            <w:proofErr w:type="spellEnd"/>
            <w:r>
              <w:t xml:space="preserve"> Kernel</w:t>
            </w:r>
          </w:p>
        </w:tc>
        <w:tc>
          <w:tcPr>
            <w:tcW w:w="1170" w:type="dxa"/>
          </w:tcPr>
          <w:p w14:paraId="52FA29A0" w14:textId="2D8446D9" w:rsidR="00E138BD" w:rsidRDefault="00B32948" w:rsidP="003E0F2B">
            <w:r>
              <w:t>0.88</w:t>
            </w:r>
          </w:p>
        </w:tc>
        <w:tc>
          <w:tcPr>
            <w:tcW w:w="1178" w:type="dxa"/>
          </w:tcPr>
          <w:p w14:paraId="621BB25E" w14:textId="39E7BE8B" w:rsidR="00E138BD" w:rsidRDefault="00B32948" w:rsidP="003E0F2B">
            <w:r>
              <w:t>0.42</w:t>
            </w:r>
          </w:p>
        </w:tc>
        <w:tc>
          <w:tcPr>
            <w:tcW w:w="1110" w:type="dxa"/>
          </w:tcPr>
          <w:p w14:paraId="5B96B8C8" w14:textId="0D86B2C1" w:rsidR="00E138BD" w:rsidRDefault="00B32948" w:rsidP="003E0F2B">
            <w:r>
              <w:t>0.09</w:t>
            </w:r>
          </w:p>
        </w:tc>
        <w:tc>
          <w:tcPr>
            <w:tcW w:w="830" w:type="dxa"/>
          </w:tcPr>
          <w:p w14:paraId="403BBB6E" w14:textId="105AB548" w:rsidR="00E138BD" w:rsidRDefault="0028247A" w:rsidP="003E0F2B">
            <w:r>
              <w:t>0.86</w:t>
            </w:r>
          </w:p>
        </w:tc>
        <w:tc>
          <w:tcPr>
            <w:tcW w:w="830" w:type="dxa"/>
          </w:tcPr>
          <w:p w14:paraId="4E923E95" w14:textId="0A39A064" w:rsidR="00E138BD" w:rsidRDefault="0028247A" w:rsidP="003E0F2B">
            <w:r>
              <w:t>0.38</w:t>
            </w:r>
          </w:p>
        </w:tc>
        <w:tc>
          <w:tcPr>
            <w:tcW w:w="830" w:type="dxa"/>
          </w:tcPr>
          <w:p w14:paraId="5B77A8E1" w14:textId="636B5766" w:rsidR="00E138BD" w:rsidRDefault="0028247A" w:rsidP="003E0F2B">
            <w:r>
              <w:t>0.10</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 xml:space="preserve">outperforms </w:t>
      </w:r>
      <w:proofErr w:type="gramStart"/>
      <w:r w:rsidR="00E514DB">
        <w:t>similarity based</w:t>
      </w:r>
      <w:proofErr w:type="gramEnd"/>
      <w:r w:rsidR="00E514DB">
        <w:t xml:space="preserve"> classification method</w:t>
      </w:r>
      <w:r w:rsidR="00CD325A">
        <w:t xml:space="preserve"> </w:t>
      </w:r>
    </w:p>
    <w:p w14:paraId="4C48EE9E" w14:textId="2BA61596" w:rsidR="00BF6383" w:rsidRDefault="00D9510F" w:rsidP="003653CC">
      <w:r>
        <w:t xml:space="preserve">We evaluated the effectiveness of our approach by comparing it to an existing sequence </w:t>
      </w:r>
      <w:proofErr w:type="gramStart"/>
      <w:r>
        <w:t>similarity based</w:t>
      </w:r>
      <w:proofErr w:type="gramEnd"/>
      <w:r>
        <w:t xml:space="preserve"> classification method. Sequence similarity based methods define a distance function to measure the similarity between a pair of sequences </w:t>
      </w:r>
      <w:r w:rsidR="007923C7">
        <w:fldChar w:fldCharType="begin" w:fldLock="1"/>
      </w:r>
      <w:r w:rsidR="00642F17">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ead12dca-4cfd-4311-ae66-b5a92a5d1a53","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DB0748">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http://www.mendeley.com/documents/?uuid=7c73c4ad-4b80-4cec-bafb-fcac8cd0d3f4"]}],"mendeley":{"formattedCitation":"[91]","plainTextFormattedCitation":"[91]","previouslyFormattedCitation":"[90]"},"properties":{"noteIndex":0},"schema":"https://github.com/citation-style-language/schema/raw/master/csl-citation.json"}</w:instrText>
      </w:r>
      <w:r w:rsidR="008F38B1">
        <w:fldChar w:fldCharType="separate"/>
      </w:r>
      <w:r w:rsidR="00DB0748" w:rsidRPr="00DB0748">
        <w:rPr>
          <w:noProof/>
        </w:rPr>
        <w:t>[91]</w:t>
      </w:r>
      <w:r w:rsidR="008F38B1">
        <w:fldChar w:fldCharType="end"/>
      </w:r>
      <w:r>
        <w:t xml:space="preserve"> identity scores between a pair of subject and query sequence </w:t>
      </w:r>
      <w:r w:rsidR="00F2612C">
        <w:t xml:space="preserve">and used it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w:t>
      </w:r>
      <w:proofErr w:type="gramStart"/>
      <w:r w:rsidR="003C30BD">
        <w:t>similar to</w:t>
      </w:r>
      <w:proofErr w:type="gramEnd"/>
      <w:r w:rsidR="003C30BD">
        <w:t xml:space="preserve">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 xml:space="preserve">The sequence </w:t>
      </w:r>
      <w:proofErr w:type="gramStart"/>
      <w:r w:rsidR="0058206B">
        <w:t>similarity based</w:t>
      </w:r>
      <w:proofErr w:type="gramEnd"/>
      <w:r w:rsidR="0058206B">
        <w:t xml:space="preserve"> model achieved a mean accuracy score of 0.37, mean precision score (on the medium chained TEs) of 0.005 and mean recall score (on the medium chained TEs) of 0.002. The accuracy and precision score distribution of the </w:t>
      </w:r>
      <w:proofErr w:type="gramStart"/>
      <w:r w:rsidR="0058206B">
        <w:t>similarity based</w:t>
      </w:r>
      <w:proofErr w:type="gramEnd"/>
      <w:r w:rsidR="0058206B">
        <w:t xml:space="preserve">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of 0.83, mean precision score (on the medium chained TEs) of 0.90 and mean recall score (on the medium chained TEs) of 0.92,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79"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79"/>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proofErr w:type="gramStart"/>
      <w:r>
        <w:t>0.37</w:t>
      </w:r>
      <w:proofErr w:type="gramEnd"/>
      <w:r w:rsidRPr="009C202A">
        <w:t xml:space="preserve"> respectively. </w:t>
      </w:r>
    </w:p>
    <w:p w14:paraId="6EEF332C" w14:textId="43D9B82B" w:rsidR="00F71C4F" w:rsidRPr="00D75FCC" w:rsidRDefault="00F71C4F" w:rsidP="003E0F2B">
      <w:pPr>
        <w:pStyle w:val="Heading3"/>
      </w:pPr>
      <w:r w:rsidRPr="00D75FCC">
        <w:lastRenderedPageBreak/>
        <w:br w:type="page"/>
      </w:r>
    </w:p>
    <w:p w14:paraId="740A65BD" w14:textId="169D12A1" w:rsidR="007422C7" w:rsidRDefault="00F71C4F" w:rsidP="00D75FCC">
      <w:pPr>
        <w:pStyle w:val="Heading2"/>
      </w:pPr>
      <w:r>
        <w:lastRenderedPageBreak/>
        <w:t>References</w:t>
      </w:r>
    </w:p>
    <w:p w14:paraId="7BCC10E4" w14:textId="4713705E" w:rsidR="00DB0748" w:rsidRPr="00DB0748" w:rsidRDefault="00F71C4F" w:rsidP="00DB074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B0748" w:rsidRPr="00DB0748">
        <w:rPr>
          <w:noProof/>
        </w:rPr>
        <w:t>[1]</w:t>
      </w:r>
      <w:r w:rsidR="00DB0748" w:rsidRPr="00DB0748">
        <w:rPr>
          <w:noProof/>
        </w:rPr>
        <w:tab/>
        <w:t xml:space="preserve">W. Rupilius and S. Ahmad, “Palm oil and palm kernel oil as raw materials for basic oleochemicals and biodiesel,” </w:t>
      </w:r>
      <w:r w:rsidR="00DB0748" w:rsidRPr="00DB0748">
        <w:rPr>
          <w:i/>
          <w:iCs/>
          <w:noProof/>
        </w:rPr>
        <w:t>Eur. J. Lipid Sci. Technol.</w:t>
      </w:r>
      <w:r w:rsidR="00DB0748" w:rsidRPr="00DB0748">
        <w:rPr>
          <w:noProof/>
        </w:rPr>
        <w:t>, vol. 109, no. 4, pp. 433–439, 2007.</w:t>
      </w:r>
    </w:p>
    <w:p w14:paraId="5EB0F256" w14:textId="77777777" w:rsidR="00DB0748" w:rsidRPr="00DB0748" w:rsidRDefault="00DB0748" w:rsidP="00DB0748">
      <w:pPr>
        <w:widowControl w:val="0"/>
        <w:autoSpaceDE w:val="0"/>
        <w:autoSpaceDN w:val="0"/>
        <w:adjustRightInd w:val="0"/>
        <w:ind w:left="640" w:hanging="640"/>
        <w:rPr>
          <w:noProof/>
        </w:rPr>
      </w:pPr>
      <w:r w:rsidRPr="00DB0748">
        <w:rPr>
          <w:noProof/>
        </w:rPr>
        <w:t>[2]</w:t>
      </w:r>
      <w:r w:rsidRPr="00DB0748">
        <w:rPr>
          <w:noProof/>
        </w:rPr>
        <w:tab/>
        <w:t xml:space="preserve">D. S. Wilcove and L. Pin, “Addressing the threats to biodiversity from oil-palm agriculture,” </w:t>
      </w:r>
      <w:r w:rsidRPr="00DB0748">
        <w:rPr>
          <w:i/>
          <w:iCs/>
          <w:noProof/>
        </w:rPr>
        <w:t>Biodivers. Conserv.</w:t>
      </w:r>
      <w:r w:rsidRPr="00DB0748">
        <w:rPr>
          <w:noProof/>
        </w:rPr>
        <w:t>, vol. 19, no. 4, pp. 999–1007, 2010.</w:t>
      </w:r>
    </w:p>
    <w:p w14:paraId="454DC2A8" w14:textId="77777777" w:rsidR="00DB0748" w:rsidRPr="00DB0748" w:rsidRDefault="00DB0748" w:rsidP="00DB0748">
      <w:pPr>
        <w:widowControl w:val="0"/>
        <w:autoSpaceDE w:val="0"/>
        <w:autoSpaceDN w:val="0"/>
        <w:adjustRightInd w:val="0"/>
        <w:ind w:left="640" w:hanging="640"/>
        <w:rPr>
          <w:noProof/>
        </w:rPr>
      </w:pPr>
      <w:r w:rsidRPr="00DB0748">
        <w:rPr>
          <w:noProof/>
        </w:rPr>
        <w:t>[3]</w:t>
      </w:r>
      <w:r w:rsidRPr="00DB0748">
        <w:rPr>
          <w:noProof/>
        </w:rPr>
        <w:tab/>
        <w:t xml:space="preserve">K. Noweck and H. Ridder, “Fatty Alcohols - Industrial Production,” in </w:t>
      </w:r>
      <w:r w:rsidRPr="00DB0748">
        <w:rPr>
          <w:i/>
          <w:iCs/>
          <w:noProof/>
        </w:rPr>
        <w:t>Ullmann’s encyclopedia of industrial chemistry</w:t>
      </w:r>
      <w:r w:rsidRPr="00DB0748">
        <w:rPr>
          <w:noProof/>
        </w:rPr>
        <w:t>, 5th ed., Wiley-VCH, 1988, pp. 277–295.</w:t>
      </w:r>
    </w:p>
    <w:p w14:paraId="533172B5" w14:textId="77777777" w:rsidR="00DB0748" w:rsidRPr="00DB0748" w:rsidRDefault="00DB0748" w:rsidP="00DB0748">
      <w:pPr>
        <w:widowControl w:val="0"/>
        <w:autoSpaceDE w:val="0"/>
        <w:autoSpaceDN w:val="0"/>
        <w:adjustRightInd w:val="0"/>
        <w:ind w:left="640" w:hanging="640"/>
        <w:rPr>
          <w:noProof/>
        </w:rPr>
      </w:pPr>
      <w:r w:rsidRPr="00DB0748">
        <w:rPr>
          <w:noProof/>
        </w:rPr>
        <w:t>[4]</w:t>
      </w:r>
      <w:r w:rsidRPr="00DB0748">
        <w:rPr>
          <w:noProof/>
        </w:rPr>
        <w:tab/>
        <w:t xml:space="preserve">N. J. Hernández Lozada </w:t>
      </w:r>
      <w:r w:rsidRPr="00DB0748">
        <w:rPr>
          <w:i/>
          <w:iCs/>
          <w:noProof/>
        </w:rPr>
        <w:t>et al.</w:t>
      </w:r>
      <w:r w:rsidRPr="00DB0748">
        <w:rPr>
          <w:noProof/>
        </w:rPr>
        <w:t xml:space="preserve">, “Highly Active C 8 -Acyl-ACP Thioesterase Variant Isolated by a Synthetic Selection Strategy,” </w:t>
      </w:r>
      <w:r w:rsidRPr="00DB0748">
        <w:rPr>
          <w:i/>
          <w:iCs/>
          <w:noProof/>
        </w:rPr>
        <w:t>ACS Synth. Biol.</w:t>
      </w:r>
      <w:r w:rsidRPr="00DB0748">
        <w:rPr>
          <w:noProof/>
        </w:rPr>
        <w:t>, vol. 7, no. 9, pp. 2205–2215, 2018.</w:t>
      </w:r>
    </w:p>
    <w:p w14:paraId="2B0A7521" w14:textId="77777777" w:rsidR="00DB0748" w:rsidRPr="00DB0748" w:rsidRDefault="00DB0748" w:rsidP="00DB0748">
      <w:pPr>
        <w:widowControl w:val="0"/>
        <w:autoSpaceDE w:val="0"/>
        <w:autoSpaceDN w:val="0"/>
        <w:adjustRightInd w:val="0"/>
        <w:ind w:left="640" w:hanging="640"/>
        <w:rPr>
          <w:noProof/>
        </w:rPr>
      </w:pPr>
      <w:r w:rsidRPr="00DB0748">
        <w:rPr>
          <w:noProof/>
        </w:rPr>
        <w:t>[5]</w:t>
      </w:r>
      <w:r w:rsidRPr="00DB0748">
        <w:rPr>
          <w:noProof/>
        </w:rPr>
        <w:tab/>
        <w:t xml:space="preserve">N. J. Hernández Lozada, T. R. Simmons, K. Xu, M. A. Jindra, and B. F. Pfleger, “Production of 1-octanol in Escherichia coli by a high flux thioesterase route,” </w:t>
      </w:r>
      <w:r w:rsidRPr="00DB0748">
        <w:rPr>
          <w:i/>
          <w:iCs/>
          <w:noProof/>
        </w:rPr>
        <w:t>Metab. Eng.</w:t>
      </w:r>
      <w:r w:rsidRPr="00DB0748">
        <w:rPr>
          <w:noProof/>
        </w:rPr>
        <w:t>, vol. 61, no. April, pp. 352–359, 2020.</w:t>
      </w:r>
    </w:p>
    <w:p w14:paraId="4B3C31A1" w14:textId="77777777" w:rsidR="00DB0748" w:rsidRPr="00DB0748" w:rsidRDefault="00DB0748" w:rsidP="00DB0748">
      <w:pPr>
        <w:widowControl w:val="0"/>
        <w:autoSpaceDE w:val="0"/>
        <w:autoSpaceDN w:val="0"/>
        <w:adjustRightInd w:val="0"/>
        <w:ind w:left="640" w:hanging="640"/>
        <w:rPr>
          <w:noProof/>
        </w:rPr>
      </w:pPr>
      <w:r w:rsidRPr="00DB0748">
        <w:rPr>
          <w:noProof/>
        </w:rPr>
        <w:t>[6]</w:t>
      </w:r>
      <w:r w:rsidRPr="00DB0748">
        <w:rPr>
          <w:noProof/>
        </w:rPr>
        <w:tab/>
        <w:t xml:space="preserve">M. J. Grisewood </w:t>
      </w:r>
      <w:r w:rsidRPr="00DB0748">
        <w:rPr>
          <w:i/>
          <w:iCs/>
          <w:noProof/>
        </w:rPr>
        <w:t>et al.</w:t>
      </w:r>
      <w:r w:rsidRPr="00DB0748">
        <w:rPr>
          <w:noProof/>
        </w:rPr>
        <w:t>, “Computational Redesign of Acyl-ACP Thioesterase with Improved Selectivity toward Medium-Chain-Length Fatty Acids.”</w:t>
      </w:r>
    </w:p>
    <w:p w14:paraId="5F48C1A2" w14:textId="77777777" w:rsidR="00DB0748" w:rsidRPr="00DB0748" w:rsidRDefault="00DB0748" w:rsidP="00DB0748">
      <w:pPr>
        <w:widowControl w:val="0"/>
        <w:autoSpaceDE w:val="0"/>
        <w:autoSpaceDN w:val="0"/>
        <w:adjustRightInd w:val="0"/>
        <w:ind w:left="640" w:hanging="640"/>
        <w:rPr>
          <w:noProof/>
        </w:rPr>
      </w:pPr>
      <w:r w:rsidRPr="00DB0748">
        <w:rPr>
          <w:noProof/>
        </w:rPr>
        <w:t>[7]</w:t>
      </w:r>
      <w:r w:rsidRPr="00DB0748">
        <w:rPr>
          <w:noProof/>
        </w:rPr>
        <w:tab/>
        <w:t xml:space="preserve">L. Yuan, T. A. Voelker, and D. J. Hawkins, “Modification of the substrate specificity of an acyl-acyl carrier protein thioesterase by protein engineering,” </w:t>
      </w:r>
      <w:r w:rsidRPr="00DB0748">
        <w:rPr>
          <w:i/>
          <w:iCs/>
          <w:noProof/>
        </w:rPr>
        <w:t>PNAS</w:t>
      </w:r>
      <w:r w:rsidRPr="00DB0748">
        <w:rPr>
          <w:noProof/>
        </w:rPr>
        <w:t>, vol. 92, no. November, pp. 10639–10643, 1995.</w:t>
      </w:r>
    </w:p>
    <w:p w14:paraId="05393D05" w14:textId="77777777" w:rsidR="00DB0748" w:rsidRPr="00DB0748" w:rsidRDefault="00DB0748" w:rsidP="00DB0748">
      <w:pPr>
        <w:widowControl w:val="0"/>
        <w:autoSpaceDE w:val="0"/>
        <w:autoSpaceDN w:val="0"/>
        <w:adjustRightInd w:val="0"/>
        <w:ind w:left="640" w:hanging="640"/>
        <w:rPr>
          <w:noProof/>
        </w:rPr>
      </w:pPr>
      <w:r w:rsidRPr="00DB0748">
        <w:rPr>
          <w:noProof/>
        </w:rPr>
        <w:t>[8]</w:t>
      </w:r>
      <w:r w:rsidRPr="00DB0748">
        <w:rPr>
          <w:noProof/>
        </w:rPr>
        <w:tab/>
        <w:t xml:space="preserve">F. Jing </w:t>
      </w:r>
      <w:r w:rsidRPr="00DB0748">
        <w:rPr>
          <w:i/>
          <w:iCs/>
          <w:noProof/>
        </w:rPr>
        <w:t>et al.</w:t>
      </w:r>
      <w:r w:rsidRPr="00DB0748">
        <w:rPr>
          <w:noProof/>
        </w:rPr>
        <w:t>, “Phylogenetic and experimental characterization of an acyl-ACP thioesterase family reveals significant diversity in enzymatic specificity and activity,” pp. 1–16, 2011.</w:t>
      </w:r>
    </w:p>
    <w:p w14:paraId="7FE6A222" w14:textId="77777777" w:rsidR="00DB0748" w:rsidRPr="00DB0748" w:rsidRDefault="00DB0748" w:rsidP="00DB0748">
      <w:pPr>
        <w:widowControl w:val="0"/>
        <w:autoSpaceDE w:val="0"/>
        <w:autoSpaceDN w:val="0"/>
        <w:adjustRightInd w:val="0"/>
        <w:ind w:left="640" w:hanging="640"/>
        <w:rPr>
          <w:noProof/>
        </w:rPr>
      </w:pPr>
      <w:r w:rsidRPr="00DB0748">
        <w:rPr>
          <w:noProof/>
        </w:rPr>
        <w:t>[9]</w:t>
      </w:r>
      <w:r w:rsidRPr="00DB0748">
        <w:rPr>
          <w:noProof/>
        </w:rPr>
        <w:tab/>
        <w:t xml:space="preserve">X. Deng, L. Chen, M. Hei, T. Liu, Y. Feng, and G. Y. Yang, “Structure-guided reshaping of the acyl binding pocket of ‘TesA thioesterase enhances octanoic acid production in E. coli,” </w:t>
      </w:r>
      <w:r w:rsidRPr="00DB0748">
        <w:rPr>
          <w:i/>
          <w:iCs/>
          <w:noProof/>
        </w:rPr>
        <w:t>Metab. Eng.</w:t>
      </w:r>
      <w:r w:rsidRPr="00DB0748">
        <w:rPr>
          <w:noProof/>
        </w:rPr>
        <w:t>, vol. 61, no. January, pp. 24–32, 2020.</w:t>
      </w:r>
    </w:p>
    <w:p w14:paraId="4DE6F0D4" w14:textId="77777777" w:rsidR="00DB0748" w:rsidRPr="00DB0748" w:rsidRDefault="00DB0748" w:rsidP="00DB0748">
      <w:pPr>
        <w:widowControl w:val="0"/>
        <w:autoSpaceDE w:val="0"/>
        <w:autoSpaceDN w:val="0"/>
        <w:adjustRightInd w:val="0"/>
        <w:ind w:left="640" w:hanging="640"/>
        <w:rPr>
          <w:noProof/>
        </w:rPr>
      </w:pPr>
      <w:r w:rsidRPr="00DB0748">
        <w:rPr>
          <w:noProof/>
        </w:rPr>
        <w:t>[10]</w:t>
      </w:r>
      <w:r w:rsidRPr="00DB0748">
        <w:rPr>
          <w:noProof/>
        </w:rPr>
        <w:tab/>
        <w:t xml:space="preserve">T. A. Voelker and H. M. Davies, “Alteration of the Specificity and Regulation of Fatty Acid Synthesis of Escherichia coli by Expression of a Plant Medium- Chain Acyl-Acyl Carrier Protein Thioesterase,” </w:t>
      </w:r>
      <w:r w:rsidRPr="00DB0748">
        <w:rPr>
          <w:i/>
          <w:iCs/>
          <w:noProof/>
        </w:rPr>
        <w:t>J. Bacteriol.</w:t>
      </w:r>
      <w:r w:rsidRPr="00DB0748">
        <w:rPr>
          <w:noProof/>
        </w:rPr>
        <w:t>, vol. 176, no. 23, pp. 7320–7327, 1994.</w:t>
      </w:r>
    </w:p>
    <w:p w14:paraId="2FB1E63C" w14:textId="77777777" w:rsidR="00DB0748" w:rsidRPr="00DB0748" w:rsidRDefault="00DB0748" w:rsidP="00DB0748">
      <w:pPr>
        <w:widowControl w:val="0"/>
        <w:autoSpaceDE w:val="0"/>
        <w:autoSpaceDN w:val="0"/>
        <w:adjustRightInd w:val="0"/>
        <w:ind w:left="640" w:hanging="640"/>
        <w:rPr>
          <w:noProof/>
        </w:rPr>
      </w:pPr>
      <w:r w:rsidRPr="00DB0748">
        <w:rPr>
          <w:noProof/>
        </w:rPr>
        <w:t>[11]</w:t>
      </w:r>
      <w:r w:rsidRPr="00DB0748">
        <w:rPr>
          <w:noProof/>
        </w:rPr>
        <w:tab/>
        <w:t xml:space="preserve">Y. J. Choi and S. Y. Lee, “Microbial production of short-chain alkanes,” </w:t>
      </w:r>
      <w:r w:rsidRPr="00DB0748">
        <w:rPr>
          <w:i/>
          <w:iCs/>
          <w:noProof/>
        </w:rPr>
        <w:t>Nature</w:t>
      </w:r>
      <w:r w:rsidRPr="00DB0748">
        <w:rPr>
          <w:noProof/>
        </w:rPr>
        <w:t>, vol. 502, no. 7472, pp. 571–574, 2013.</w:t>
      </w:r>
    </w:p>
    <w:p w14:paraId="56DA50E1" w14:textId="77777777" w:rsidR="00DB0748" w:rsidRPr="00DB0748" w:rsidRDefault="00DB0748" w:rsidP="00DB0748">
      <w:pPr>
        <w:widowControl w:val="0"/>
        <w:autoSpaceDE w:val="0"/>
        <w:autoSpaceDN w:val="0"/>
        <w:adjustRightInd w:val="0"/>
        <w:ind w:left="640" w:hanging="640"/>
        <w:rPr>
          <w:noProof/>
        </w:rPr>
      </w:pPr>
      <w:r w:rsidRPr="00DB0748">
        <w:rPr>
          <w:noProof/>
        </w:rPr>
        <w:t>[12]</w:t>
      </w:r>
      <w:r w:rsidRPr="00DB0748">
        <w:rPr>
          <w:noProof/>
        </w:rPr>
        <w:tab/>
        <w:t xml:space="preserve">S. Sarria, T. G. Bartholow, A. Verga, M. D. Burkart, and P. Peralta-Yahya, “Matching Protein Interfaces for Improved Medium-Chain Fatty Acid Production,” </w:t>
      </w:r>
      <w:r w:rsidRPr="00DB0748">
        <w:rPr>
          <w:i/>
          <w:iCs/>
          <w:noProof/>
        </w:rPr>
        <w:t>ACS Synth. Biol.</w:t>
      </w:r>
      <w:r w:rsidRPr="00DB0748">
        <w:rPr>
          <w:noProof/>
        </w:rPr>
        <w:t>, vol. 7, no. 5, pp. 1179–1187, 2018.</w:t>
      </w:r>
    </w:p>
    <w:p w14:paraId="105DB3B7" w14:textId="77777777" w:rsidR="00DB0748" w:rsidRPr="00DB0748" w:rsidRDefault="00DB0748" w:rsidP="00DB0748">
      <w:pPr>
        <w:widowControl w:val="0"/>
        <w:autoSpaceDE w:val="0"/>
        <w:autoSpaceDN w:val="0"/>
        <w:adjustRightInd w:val="0"/>
        <w:ind w:left="640" w:hanging="640"/>
        <w:rPr>
          <w:noProof/>
        </w:rPr>
      </w:pPr>
      <w:r w:rsidRPr="00DB0748">
        <w:rPr>
          <w:noProof/>
        </w:rPr>
        <w:t>[13]</w:t>
      </w:r>
      <w:r w:rsidRPr="00DB0748">
        <w:rPr>
          <w:noProof/>
        </w:rPr>
        <w:tab/>
        <w:t>P. Gordon Roessler and G. Roy, “ACYL-ACP THOESTERASE GENES AND USES THEREFOR,” 8956834 B2, 2015.</w:t>
      </w:r>
    </w:p>
    <w:p w14:paraId="75C41D23" w14:textId="77777777" w:rsidR="00DB0748" w:rsidRPr="00DB0748" w:rsidRDefault="00DB0748" w:rsidP="00DB0748">
      <w:pPr>
        <w:widowControl w:val="0"/>
        <w:autoSpaceDE w:val="0"/>
        <w:autoSpaceDN w:val="0"/>
        <w:adjustRightInd w:val="0"/>
        <w:ind w:left="640" w:hanging="640"/>
        <w:rPr>
          <w:noProof/>
        </w:rPr>
      </w:pPr>
      <w:r w:rsidRPr="00DB0748">
        <w:rPr>
          <w:noProof/>
        </w:rPr>
        <w:t>[14]</w:t>
      </w:r>
      <w:r w:rsidRPr="00DB0748">
        <w:rPr>
          <w:noProof/>
        </w:rPr>
        <w:tab/>
        <w:t xml:space="preserve">F. Jing, L. Zhao, M. D. Yandeau-Nelson, and B. J. Nikolau, “Two distinct domains contribute to the substrate acyl chain length selectivity of plant acyl-ACP thioesterase,” </w:t>
      </w:r>
      <w:r w:rsidRPr="00DB0748">
        <w:rPr>
          <w:i/>
          <w:iCs/>
          <w:noProof/>
        </w:rPr>
        <w:t>Nat. Commun.</w:t>
      </w:r>
      <w:r w:rsidRPr="00DB0748">
        <w:rPr>
          <w:noProof/>
        </w:rPr>
        <w:t>, vol. 9, no. 1, p. 860, 2018.</w:t>
      </w:r>
    </w:p>
    <w:p w14:paraId="7F9EC79D" w14:textId="77777777" w:rsidR="00DB0748" w:rsidRPr="00DB0748" w:rsidRDefault="00DB0748" w:rsidP="00DB0748">
      <w:pPr>
        <w:widowControl w:val="0"/>
        <w:autoSpaceDE w:val="0"/>
        <w:autoSpaceDN w:val="0"/>
        <w:adjustRightInd w:val="0"/>
        <w:ind w:left="640" w:hanging="640"/>
        <w:rPr>
          <w:noProof/>
        </w:rPr>
      </w:pPr>
      <w:r w:rsidRPr="00DB0748">
        <w:rPr>
          <w:noProof/>
        </w:rPr>
        <w:t>[15]</w:t>
      </w:r>
      <w:r w:rsidRPr="00DB0748">
        <w:rPr>
          <w:noProof/>
        </w:rPr>
        <w:tab/>
        <w:t xml:space="preserve">M. Politz, R. Lennen, B. Pfleger, and B. Engineering, “Quantification of Bacterial Fatty Acids by Extraction and Methylation,” </w:t>
      </w:r>
      <w:r w:rsidRPr="00DB0748">
        <w:rPr>
          <w:i/>
          <w:iCs/>
          <w:noProof/>
        </w:rPr>
        <w:t>Bio Protoc.</w:t>
      </w:r>
      <w:r w:rsidRPr="00DB0748">
        <w:rPr>
          <w:noProof/>
        </w:rPr>
        <w:t>, vol. 3, no. 21, 2016.</w:t>
      </w:r>
    </w:p>
    <w:p w14:paraId="095CD4A4" w14:textId="77777777" w:rsidR="00DB0748" w:rsidRPr="00DB0748" w:rsidRDefault="00DB0748" w:rsidP="00DB0748">
      <w:pPr>
        <w:widowControl w:val="0"/>
        <w:autoSpaceDE w:val="0"/>
        <w:autoSpaceDN w:val="0"/>
        <w:adjustRightInd w:val="0"/>
        <w:ind w:left="640" w:hanging="640"/>
        <w:rPr>
          <w:noProof/>
        </w:rPr>
      </w:pPr>
      <w:r w:rsidRPr="00DB0748">
        <w:rPr>
          <w:noProof/>
        </w:rPr>
        <w:t>[16]</w:t>
      </w:r>
      <w:r w:rsidRPr="00DB0748">
        <w:rPr>
          <w:noProof/>
        </w:rPr>
        <w:tab/>
        <w:t xml:space="preserve">S. R. Amin, S. Erdin, R. M. Ward, R. C. Lua, and O. Lichtarge, “Prediction and experimental validation of enzyme substrate specificity in protein structures,” </w:t>
      </w:r>
      <w:r w:rsidRPr="00DB0748">
        <w:rPr>
          <w:i/>
          <w:iCs/>
          <w:noProof/>
        </w:rPr>
        <w:t>Proc. Natl. Acad. Sci. U. S. A.</w:t>
      </w:r>
      <w:r w:rsidRPr="00DB0748">
        <w:rPr>
          <w:noProof/>
        </w:rPr>
        <w:t>, 2013.</w:t>
      </w:r>
    </w:p>
    <w:p w14:paraId="49563BC5" w14:textId="77777777" w:rsidR="00DB0748" w:rsidRPr="00DB0748" w:rsidRDefault="00DB0748" w:rsidP="00DB0748">
      <w:pPr>
        <w:widowControl w:val="0"/>
        <w:autoSpaceDE w:val="0"/>
        <w:autoSpaceDN w:val="0"/>
        <w:adjustRightInd w:val="0"/>
        <w:ind w:left="640" w:hanging="640"/>
        <w:rPr>
          <w:noProof/>
        </w:rPr>
      </w:pPr>
      <w:r w:rsidRPr="00DB0748">
        <w:rPr>
          <w:noProof/>
        </w:rPr>
        <w:t>[17]</w:t>
      </w:r>
      <w:r w:rsidRPr="00DB0748">
        <w:rPr>
          <w:noProof/>
        </w:rPr>
        <w:tab/>
        <w:t xml:space="preserve">P. Khurana, R. S. Gokhale, and D. Mohanty, “Genome scale prediction of substrate specificity for acyl adenylate superfamily of enzymes based on active site residue profiles,” </w:t>
      </w:r>
      <w:r w:rsidRPr="00DB0748">
        <w:rPr>
          <w:i/>
          <w:iCs/>
          <w:noProof/>
        </w:rPr>
        <w:t>BMC Bioinformatics</w:t>
      </w:r>
      <w:r w:rsidRPr="00DB0748">
        <w:rPr>
          <w:noProof/>
        </w:rPr>
        <w:t>, 2010.</w:t>
      </w:r>
    </w:p>
    <w:p w14:paraId="0C3FC425" w14:textId="77777777" w:rsidR="00DB0748" w:rsidRPr="00DB0748" w:rsidRDefault="00DB0748" w:rsidP="00DB0748">
      <w:pPr>
        <w:widowControl w:val="0"/>
        <w:autoSpaceDE w:val="0"/>
        <w:autoSpaceDN w:val="0"/>
        <w:adjustRightInd w:val="0"/>
        <w:ind w:left="640" w:hanging="640"/>
        <w:rPr>
          <w:noProof/>
        </w:rPr>
      </w:pPr>
      <w:r w:rsidRPr="00DB0748">
        <w:rPr>
          <w:noProof/>
        </w:rPr>
        <w:t>[18]</w:t>
      </w:r>
      <w:r w:rsidRPr="00DB0748">
        <w:rPr>
          <w:noProof/>
        </w:rPr>
        <w:tab/>
        <w:t xml:space="preserve">S. F. Altschul, W. Gish, W. Miller, E. W. Myers, and D. J. Lipman, “Basic local alignment search tool,” </w:t>
      </w:r>
      <w:r w:rsidRPr="00DB0748">
        <w:rPr>
          <w:i/>
          <w:iCs/>
          <w:noProof/>
        </w:rPr>
        <w:t>J. Mol. Biol.</w:t>
      </w:r>
      <w:r w:rsidRPr="00DB0748">
        <w:rPr>
          <w:noProof/>
        </w:rPr>
        <w:t>, 1990.</w:t>
      </w:r>
    </w:p>
    <w:p w14:paraId="05546F2D" w14:textId="77777777" w:rsidR="00DB0748" w:rsidRPr="00DB0748" w:rsidRDefault="00DB0748" w:rsidP="00DB0748">
      <w:pPr>
        <w:widowControl w:val="0"/>
        <w:autoSpaceDE w:val="0"/>
        <w:autoSpaceDN w:val="0"/>
        <w:adjustRightInd w:val="0"/>
        <w:ind w:left="640" w:hanging="640"/>
        <w:rPr>
          <w:noProof/>
        </w:rPr>
      </w:pPr>
      <w:r w:rsidRPr="00DB0748">
        <w:rPr>
          <w:noProof/>
        </w:rPr>
        <w:lastRenderedPageBreak/>
        <w:t>[19]</w:t>
      </w:r>
      <w:r w:rsidRPr="00DB0748">
        <w:rPr>
          <w:noProof/>
        </w:rPr>
        <w:tab/>
        <w:t xml:space="preserve">S. F. Altschul </w:t>
      </w:r>
      <w:r w:rsidRPr="00DB0748">
        <w:rPr>
          <w:i/>
          <w:iCs/>
          <w:noProof/>
        </w:rPr>
        <w:t>et al.</w:t>
      </w:r>
      <w:r w:rsidRPr="00DB0748">
        <w:rPr>
          <w:noProof/>
        </w:rPr>
        <w:t xml:space="preserve">, “Gapped BLAST and PSI-BLAST: A new generation of protein database search programs,” </w:t>
      </w:r>
      <w:r w:rsidRPr="00DB0748">
        <w:rPr>
          <w:i/>
          <w:iCs/>
          <w:noProof/>
        </w:rPr>
        <w:t>Nucleic Acids Research</w:t>
      </w:r>
      <w:r w:rsidRPr="00DB0748">
        <w:rPr>
          <w:noProof/>
        </w:rPr>
        <w:t>. 1997.</w:t>
      </w:r>
    </w:p>
    <w:p w14:paraId="1339B983" w14:textId="77777777" w:rsidR="00DB0748" w:rsidRPr="00DB0748" w:rsidRDefault="00DB0748" w:rsidP="00DB0748">
      <w:pPr>
        <w:widowControl w:val="0"/>
        <w:autoSpaceDE w:val="0"/>
        <w:autoSpaceDN w:val="0"/>
        <w:adjustRightInd w:val="0"/>
        <w:ind w:left="640" w:hanging="640"/>
        <w:rPr>
          <w:noProof/>
        </w:rPr>
      </w:pPr>
      <w:r w:rsidRPr="00DB0748">
        <w:rPr>
          <w:noProof/>
        </w:rPr>
        <w:t>[20]</w:t>
      </w:r>
      <w:r w:rsidRPr="00DB0748">
        <w:rPr>
          <w:noProof/>
        </w:rPr>
        <w:tab/>
        <w:t xml:space="preserve">M. Gribskov, A. D. McLachlan, and D. Eisenberg, “Profile analysis: detection of distantly related proteins.,” </w:t>
      </w:r>
      <w:r w:rsidRPr="00DB0748">
        <w:rPr>
          <w:i/>
          <w:iCs/>
          <w:noProof/>
        </w:rPr>
        <w:t>Proc. Natl. Acad. Sci. U. S. A.</w:t>
      </w:r>
      <w:r w:rsidRPr="00DB0748">
        <w:rPr>
          <w:noProof/>
        </w:rPr>
        <w:t>, 1987.</w:t>
      </w:r>
    </w:p>
    <w:p w14:paraId="288E97DB" w14:textId="77777777" w:rsidR="00DB0748" w:rsidRPr="00DB0748" w:rsidRDefault="00DB0748" w:rsidP="00DB0748">
      <w:pPr>
        <w:widowControl w:val="0"/>
        <w:autoSpaceDE w:val="0"/>
        <w:autoSpaceDN w:val="0"/>
        <w:adjustRightInd w:val="0"/>
        <w:ind w:left="640" w:hanging="640"/>
        <w:rPr>
          <w:noProof/>
        </w:rPr>
      </w:pPr>
      <w:r w:rsidRPr="00DB0748">
        <w:rPr>
          <w:noProof/>
        </w:rPr>
        <w:t>[21]</w:t>
      </w:r>
      <w:r w:rsidRPr="00DB0748">
        <w:rPr>
          <w:noProof/>
        </w:rPr>
        <w:tab/>
        <w:t xml:space="preserve">A. Bairoch, “PROSITE: A dictionary of sites and patterns in proteins,” </w:t>
      </w:r>
      <w:r w:rsidRPr="00DB0748">
        <w:rPr>
          <w:i/>
          <w:iCs/>
          <w:noProof/>
        </w:rPr>
        <w:t>Nucleic Acids Research</w:t>
      </w:r>
      <w:r w:rsidRPr="00DB0748">
        <w:rPr>
          <w:noProof/>
        </w:rPr>
        <w:t>. 1992.</w:t>
      </w:r>
    </w:p>
    <w:p w14:paraId="0164680E" w14:textId="77777777" w:rsidR="00DB0748" w:rsidRPr="00DB0748" w:rsidRDefault="00DB0748" w:rsidP="00DB0748">
      <w:pPr>
        <w:widowControl w:val="0"/>
        <w:autoSpaceDE w:val="0"/>
        <w:autoSpaceDN w:val="0"/>
        <w:adjustRightInd w:val="0"/>
        <w:ind w:left="640" w:hanging="640"/>
        <w:rPr>
          <w:noProof/>
        </w:rPr>
      </w:pPr>
      <w:r w:rsidRPr="00DB0748">
        <w:rPr>
          <w:noProof/>
        </w:rPr>
        <w:t>[22]</w:t>
      </w:r>
      <w:r w:rsidRPr="00DB0748">
        <w:rPr>
          <w:noProof/>
        </w:rPr>
        <w:tab/>
        <w:t xml:space="preserve">T. K. Attwood, M. E. Beck, D. R. Flower, P. Scordis, and J. N. Selley, “The PRINTS protein fingerprint database in its fifth year,” </w:t>
      </w:r>
      <w:r w:rsidRPr="00DB0748">
        <w:rPr>
          <w:i/>
          <w:iCs/>
          <w:noProof/>
        </w:rPr>
        <w:t>Nucleic Acids Res.</w:t>
      </w:r>
      <w:r w:rsidRPr="00DB0748">
        <w:rPr>
          <w:noProof/>
        </w:rPr>
        <w:t>, 1998.</w:t>
      </w:r>
    </w:p>
    <w:p w14:paraId="03F89D1C" w14:textId="77777777" w:rsidR="00DB0748" w:rsidRPr="00DB0748" w:rsidRDefault="00DB0748" w:rsidP="00DB0748">
      <w:pPr>
        <w:widowControl w:val="0"/>
        <w:autoSpaceDE w:val="0"/>
        <w:autoSpaceDN w:val="0"/>
        <w:adjustRightInd w:val="0"/>
        <w:ind w:left="640" w:hanging="640"/>
        <w:rPr>
          <w:noProof/>
        </w:rPr>
      </w:pPr>
      <w:r w:rsidRPr="00DB0748">
        <w:rPr>
          <w:noProof/>
        </w:rPr>
        <w:t>[23]</w:t>
      </w:r>
      <w:r w:rsidRPr="00DB0748">
        <w:rPr>
          <w:noProof/>
        </w:rPr>
        <w:tab/>
        <w:t xml:space="preserve">P. Baldi, Y. Chauvin, T. Hunkapiller, and M. A. Mcclure, “Hidden Markov models of biological primary sequence information,” </w:t>
      </w:r>
      <w:r w:rsidRPr="00DB0748">
        <w:rPr>
          <w:i/>
          <w:iCs/>
          <w:noProof/>
        </w:rPr>
        <w:t>Proc. Natl. Acad. Sci. U. S. A.</w:t>
      </w:r>
      <w:r w:rsidRPr="00DB0748">
        <w:rPr>
          <w:noProof/>
        </w:rPr>
        <w:t>, 1994.</w:t>
      </w:r>
    </w:p>
    <w:p w14:paraId="73AFDB3D" w14:textId="77777777" w:rsidR="00DB0748" w:rsidRPr="00DB0748" w:rsidRDefault="00DB0748" w:rsidP="00DB0748">
      <w:pPr>
        <w:widowControl w:val="0"/>
        <w:autoSpaceDE w:val="0"/>
        <w:autoSpaceDN w:val="0"/>
        <w:adjustRightInd w:val="0"/>
        <w:ind w:left="640" w:hanging="640"/>
        <w:rPr>
          <w:noProof/>
        </w:rPr>
      </w:pPr>
      <w:r w:rsidRPr="00DB0748">
        <w:rPr>
          <w:noProof/>
        </w:rPr>
        <w:t>[24]</w:t>
      </w:r>
      <w:r w:rsidRPr="00DB0748">
        <w:rPr>
          <w:noProof/>
        </w:rPr>
        <w:tab/>
        <w:t xml:space="preserve">A. Krogh, M. Brown, I. S. Mian, K. Sjölander, and D. Haussler, “Hidden Markov Models in computational biology applications to protein modeling,” </w:t>
      </w:r>
      <w:r w:rsidRPr="00DB0748">
        <w:rPr>
          <w:i/>
          <w:iCs/>
          <w:noProof/>
        </w:rPr>
        <w:t>J. Mol. Biol.</w:t>
      </w:r>
      <w:r w:rsidRPr="00DB0748">
        <w:rPr>
          <w:noProof/>
        </w:rPr>
        <w:t>, 1994.</w:t>
      </w:r>
    </w:p>
    <w:p w14:paraId="3C7AB4F8" w14:textId="77777777" w:rsidR="00DB0748" w:rsidRPr="00DB0748" w:rsidRDefault="00DB0748" w:rsidP="00DB0748">
      <w:pPr>
        <w:widowControl w:val="0"/>
        <w:autoSpaceDE w:val="0"/>
        <w:autoSpaceDN w:val="0"/>
        <w:adjustRightInd w:val="0"/>
        <w:ind w:left="640" w:hanging="640"/>
        <w:rPr>
          <w:noProof/>
        </w:rPr>
      </w:pPr>
      <w:r w:rsidRPr="00DB0748">
        <w:rPr>
          <w:noProof/>
        </w:rPr>
        <w:t>[25]</w:t>
      </w:r>
      <w:r w:rsidRPr="00DB0748">
        <w:rPr>
          <w:noProof/>
        </w:rPr>
        <w:tab/>
        <w:t xml:space="preserve">S. R. Eddy, “Multiple alignment using hidden Markov models.,” </w:t>
      </w:r>
      <w:r w:rsidRPr="00DB0748">
        <w:rPr>
          <w:i/>
          <w:iCs/>
          <w:noProof/>
        </w:rPr>
        <w:t>Proc. Int. Conf. Intell. Syst. Mol. Biol.</w:t>
      </w:r>
      <w:r w:rsidRPr="00DB0748">
        <w:rPr>
          <w:noProof/>
        </w:rPr>
        <w:t>, 1995.</w:t>
      </w:r>
    </w:p>
    <w:p w14:paraId="4A7D67C8" w14:textId="77777777" w:rsidR="00DB0748" w:rsidRPr="00DB0748" w:rsidRDefault="00DB0748" w:rsidP="00DB0748">
      <w:pPr>
        <w:widowControl w:val="0"/>
        <w:autoSpaceDE w:val="0"/>
        <w:autoSpaceDN w:val="0"/>
        <w:adjustRightInd w:val="0"/>
        <w:ind w:left="640" w:hanging="640"/>
        <w:rPr>
          <w:noProof/>
        </w:rPr>
      </w:pPr>
      <w:r w:rsidRPr="00DB0748">
        <w:rPr>
          <w:noProof/>
        </w:rPr>
        <w:t>[26]</w:t>
      </w:r>
      <w:r w:rsidRPr="00DB0748">
        <w:rPr>
          <w:noProof/>
        </w:rPr>
        <w:tab/>
        <w:t xml:space="preserve">J. McDowall and S. Hunter, “InterPro protein classification.,” </w:t>
      </w:r>
      <w:r w:rsidRPr="00DB0748">
        <w:rPr>
          <w:i/>
          <w:iCs/>
          <w:noProof/>
        </w:rPr>
        <w:t>Methods Mol. Biol.</w:t>
      </w:r>
      <w:r w:rsidRPr="00DB0748">
        <w:rPr>
          <w:noProof/>
        </w:rPr>
        <w:t>, 2011.</w:t>
      </w:r>
    </w:p>
    <w:p w14:paraId="48034DC1" w14:textId="77777777" w:rsidR="00DB0748" w:rsidRPr="00DB0748" w:rsidRDefault="00DB0748" w:rsidP="00DB0748">
      <w:pPr>
        <w:widowControl w:val="0"/>
        <w:autoSpaceDE w:val="0"/>
        <w:autoSpaceDN w:val="0"/>
        <w:adjustRightInd w:val="0"/>
        <w:ind w:left="640" w:hanging="640"/>
        <w:rPr>
          <w:noProof/>
        </w:rPr>
      </w:pPr>
      <w:r w:rsidRPr="00DB0748">
        <w:rPr>
          <w:noProof/>
        </w:rPr>
        <w:t>[27]</w:t>
      </w:r>
      <w:r w:rsidRPr="00DB0748">
        <w:rPr>
          <w:noProof/>
        </w:rPr>
        <w:tab/>
        <w:t xml:space="preserve">W. Chmielnicki and K. Staçpor, “A hybrid discriminative/generative approach to protein fold recognition,” </w:t>
      </w:r>
      <w:r w:rsidRPr="00DB0748">
        <w:rPr>
          <w:i/>
          <w:iCs/>
          <w:noProof/>
        </w:rPr>
        <w:t>Neurocomputing</w:t>
      </w:r>
      <w:r w:rsidRPr="00DB0748">
        <w:rPr>
          <w:noProof/>
        </w:rPr>
        <w:t>, 2012.</w:t>
      </w:r>
    </w:p>
    <w:p w14:paraId="41CAC6BF" w14:textId="77777777" w:rsidR="00DB0748" w:rsidRPr="00DB0748" w:rsidRDefault="00DB0748" w:rsidP="00DB0748">
      <w:pPr>
        <w:widowControl w:val="0"/>
        <w:autoSpaceDE w:val="0"/>
        <w:autoSpaceDN w:val="0"/>
        <w:adjustRightInd w:val="0"/>
        <w:ind w:left="640" w:hanging="640"/>
        <w:rPr>
          <w:noProof/>
        </w:rPr>
      </w:pPr>
      <w:r w:rsidRPr="00DB0748">
        <w:rPr>
          <w:noProof/>
        </w:rPr>
        <w:t>[28]</w:t>
      </w:r>
      <w:r w:rsidRPr="00DB0748">
        <w:rPr>
          <w:noProof/>
        </w:rPr>
        <w:tab/>
        <w:t xml:space="preserve">C. H. Q. Ding and I. Dubchak, “Multi-class protein fold recognition using support vector machines and neural networks,” </w:t>
      </w:r>
      <w:r w:rsidRPr="00DB0748">
        <w:rPr>
          <w:i/>
          <w:iCs/>
          <w:noProof/>
        </w:rPr>
        <w:t>Bioinformatics</w:t>
      </w:r>
      <w:r w:rsidRPr="00DB0748">
        <w:rPr>
          <w:noProof/>
        </w:rPr>
        <w:t>, 2001.</w:t>
      </w:r>
    </w:p>
    <w:p w14:paraId="1B375ADD" w14:textId="77777777" w:rsidR="00DB0748" w:rsidRPr="00DB0748" w:rsidRDefault="00DB0748" w:rsidP="00DB0748">
      <w:pPr>
        <w:widowControl w:val="0"/>
        <w:autoSpaceDE w:val="0"/>
        <w:autoSpaceDN w:val="0"/>
        <w:adjustRightInd w:val="0"/>
        <w:ind w:left="640" w:hanging="640"/>
        <w:rPr>
          <w:noProof/>
        </w:rPr>
      </w:pPr>
      <w:r w:rsidRPr="00DB0748">
        <w:rPr>
          <w:noProof/>
        </w:rPr>
        <w:t>[29]</w:t>
      </w:r>
      <w:r w:rsidRPr="00DB0748">
        <w:rPr>
          <w:noProof/>
        </w:rPr>
        <w:tab/>
        <w:t xml:space="preserve">C. Leslie, E. Eskin, and W. S. Noble, “The Spectrum Kernel: A String Kernel for SVM Protein Classification,” </w:t>
      </w:r>
      <w:r w:rsidRPr="00DB0748">
        <w:rPr>
          <w:i/>
          <w:iCs/>
          <w:noProof/>
        </w:rPr>
        <w:t>Proc. Pacific Symp. Biocomput.</w:t>
      </w:r>
      <w:r w:rsidRPr="00DB0748">
        <w:rPr>
          <w:noProof/>
        </w:rPr>
        <w:t>, pp. 564–575, 2002.</w:t>
      </w:r>
    </w:p>
    <w:p w14:paraId="35A5A315" w14:textId="77777777" w:rsidR="00DB0748" w:rsidRPr="00DB0748" w:rsidRDefault="00DB0748" w:rsidP="00DB0748">
      <w:pPr>
        <w:widowControl w:val="0"/>
        <w:autoSpaceDE w:val="0"/>
        <w:autoSpaceDN w:val="0"/>
        <w:adjustRightInd w:val="0"/>
        <w:ind w:left="640" w:hanging="640"/>
        <w:rPr>
          <w:noProof/>
        </w:rPr>
      </w:pPr>
      <w:r w:rsidRPr="00DB0748">
        <w:rPr>
          <w:noProof/>
        </w:rPr>
        <w:t>[30]</w:t>
      </w:r>
      <w:r w:rsidRPr="00DB0748">
        <w:rPr>
          <w:noProof/>
        </w:rPr>
        <w:tab/>
        <w:t xml:space="preserve">T. Jaakkola, M. Diekhans, and D. Haussler, “Using the Fisher kernel method to detect remote protein homologies.,” </w:t>
      </w:r>
      <w:r w:rsidRPr="00DB0748">
        <w:rPr>
          <w:i/>
          <w:iCs/>
          <w:noProof/>
        </w:rPr>
        <w:t>Proc. Int. Conf. Intell. Syst. Mol. Biol.</w:t>
      </w:r>
      <w:r w:rsidRPr="00DB0748">
        <w:rPr>
          <w:noProof/>
        </w:rPr>
        <w:t>, 1999.</w:t>
      </w:r>
    </w:p>
    <w:p w14:paraId="2E6E2B74" w14:textId="77777777" w:rsidR="00DB0748" w:rsidRPr="00DB0748" w:rsidRDefault="00DB0748" w:rsidP="00DB0748">
      <w:pPr>
        <w:widowControl w:val="0"/>
        <w:autoSpaceDE w:val="0"/>
        <w:autoSpaceDN w:val="0"/>
        <w:adjustRightInd w:val="0"/>
        <w:ind w:left="640" w:hanging="640"/>
        <w:rPr>
          <w:noProof/>
        </w:rPr>
      </w:pPr>
      <w:r w:rsidRPr="00DB0748">
        <w:rPr>
          <w:noProof/>
        </w:rPr>
        <w:t>[31]</w:t>
      </w:r>
      <w:r w:rsidRPr="00DB0748">
        <w:rPr>
          <w:noProof/>
        </w:rPr>
        <w:tab/>
        <w:t xml:space="preserve">A. C. Tan, D. Gilbert, and Y. Deville, “Multi-class protein fold classification using a new ensemble machine learning approach.,” </w:t>
      </w:r>
      <w:r w:rsidRPr="00DB0748">
        <w:rPr>
          <w:i/>
          <w:iCs/>
          <w:noProof/>
        </w:rPr>
        <w:t>Genome Inform.</w:t>
      </w:r>
      <w:r w:rsidRPr="00DB0748">
        <w:rPr>
          <w:noProof/>
        </w:rPr>
        <w:t>, 2003.</w:t>
      </w:r>
    </w:p>
    <w:p w14:paraId="5385DE47" w14:textId="77777777" w:rsidR="00DB0748" w:rsidRPr="00DB0748" w:rsidRDefault="00DB0748" w:rsidP="00DB0748">
      <w:pPr>
        <w:widowControl w:val="0"/>
        <w:autoSpaceDE w:val="0"/>
        <w:autoSpaceDN w:val="0"/>
        <w:adjustRightInd w:val="0"/>
        <w:ind w:left="640" w:hanging="640"/>
        <w:rPr>
          <w:noProof/>
        </w:rPr>
      </w:pPr>
      <w:r w:rsidRPr="00DB0748">
        <w:rPr>
          <w:noProof/>
        </w:rPr>
        <w:t>[32]</w:t>
      </w:r>
      <w:r w:rsidRPr="00DB0748">
        <w:rPr>
          <w:noProof/>
        </w:rPr>
        <w:tab/>
        <w:t xml:space="preserve">C. S. Leslie, E. Eskin, A. Cohen, J. Weston, and W. S. Noble, “Mismatch string kernels for discriminative protein classification,” </w:t>
      </w:r>
      <w:r w:rsidRPr="00DB0748">
        <w:rPr>
          <w:i/>
          <w:iCs/>
          <w:noProof/>
        </w:rPr>
        <w:t>Bioinformatics</w:t>
      </w:r>
      <w:r w:rsidRPr="00DB0748">
        <w:rPr>
          <w:noProof/>
        </w:rPr>
        <w:t>, 2004.</w:t>
      </w:r>
    </w:p>
    <w:p w14:paraId="51AD1B2A" w14:textId="77777777" w:rsidR="00DB0748" w:rsidRPr="00DB0748" w:rsidRDefault="00DB0748" w:rsidP="00DB0748">
      <w:pPr>
        <w:widowControl w:val="0"/>
        <w:autoSpaceDE w:val="0"/>
        <w:autoSpaceDN w:val="0"/>
        <w:adjustRightInd w:val="0"/>
        <w:ind w:left="640" w:hanging="640"/>
        <w:rPr>
          <w:noProof/>
        </w:rPr>
      </w:pPr>
      <w:r w:rsidRPr="00DB0748">
        <w:rPr>
          <w:noProof/>
        </w:rPr>
        <w:t>[33]</w:t>
      </w:r>
      <w:r w:rsidRPr="00DB0748">
        <w:rPr>
          <w:noProof/>
        </w:rPr>
        <w:tab/>
        <w:t xml:space="preserve">S. Diplaris, G. Tsoumakas, P. A. Mitkas, and I. Vlahavas, “Protein classification with multiple algorithms,” in </w:t>
      </w:r>
      <w:r w:rsidRPr="00DB0748">
        <w:rPr>
          <w:i/>
          <w:iCs/>
          <w:noProof/>
        </w:rPr>
        <w:t>Lecture Notes in Computer Science (including subseries Lecture Notes in Artificial Intelligence and Lecture Notes in Bioinformatics)</w:t>
      </w:r>
      <w:r w:rsidRPr="00DB0748">
        <w:rPr>
          <w:noProof/>
        </w:rPr>
        <w:t>, 2005.</w:t>
      </w:r>
    </w:p>
    <w:p w14:paraId="78F7FE22" w14:textId="77777777" w:rsidR="00DB0748" w:rsidRPr="00DB0748" w:rsidRDefault="00DB0748" w:rsidP="00DB0748">
      <w:pPr>
        <w:widowControl w:val="0"/>
        <w:autoSpaceDE w:val="0"/>
        <w:autoSpaceDN w:val="0"/>
        <w:adjustRightInd w:val="0"/>
        <w:ind w:left="640" w:hanging="640"/>
        <w:rPr>
          <w:noProof/>
        </w:rPr>
      </w:pPr>
      <w:r w:rsidRPr="00DB0748">
        <w:rPr>
          <w:noProof/>
        </w:rPr>
        <w:t>[34]</w:t>
      </w:r>
      <w:r w:rsidRPr="00DB0748">
        <w:rPr>
          <w:noProof/>
        </w:rPr>
        <w:tab/>
        <w:t xml:space="preserve">O. Çamoǧlu, T. Can, A. K. Singh, and Y. F. Wang, “Decision tree based information integration for automated protein classification,” </w:t>
      </w:r>
      <w:r w:rsidRPr="00DB0748">
        <w:rPr>
          <w:i/>
          <w:iCs/>
          <w:noProof/>
        </w:rPr>
        <w:t>J. Bioinform. Comput. Biol.</w:t>
      </w:r>
      <w:r w:rsidRPr="00DB0748">
        <w:rPr>
          <w:noProof/>
        </w:rPr>
        <w:t>, 2005.</w:t>
      </w:r>
    </w:p>
    <w:p w14:paraId="5CDD636C" w14:textId="77777777" w:rsidR="00DB0748" w:rsidRPr="00DB0748" w:rsidRDefault="00DB0748" w:rsidP="00DB0748">
      <w:pPr>
        <w:widowControl w:val="0"/>
        <w:autoSpaceDE w:val="0"/>
        <w:autoSpaceDN w:val="0"/>
        <w:adjustRightInd w:val="0"/>
        <w:ind w:left="640" w:hanging="640"/>
        <w:rPr>
          <w:noProof/>
        </w:rPr>
      </w:pPr>
      <w:r w:rsidRPr="00DB0748">
        <w:rPr>
          <w:noProof/>
        </w:rPr>
        <w:t>[35]</w:t>
      </w:r>
      <w:r w:rsidRPr="00DB0748">
        <w:rPr>
          <w:noProof/>
        </w:rPr>
        <w:tab/>
        <w:t xml:space="preserve">Z. Xing, J. Pei, and E. Keogh, “A brief survey on sequence classification,” </w:t>
      </w:r>
      <w:r w:rsidRPr="00DB0748">
        <w:rPr>
          <w:i/>
          <w:iCs/>
          <w:noProof/>
        </w:rPr>
        <w:t>ACM SIGKDD Explor. Newsl.</w:t>
      </w:r>
      <w:r w:rsidRPr="00DB0748">
        <w:rPr>
          <w:noProof/>
        </w:rPr>
        <w:t>, 2010.</w:t>
      </w:r>
    </w:p>
    <w:p w14:paraId="343C16DA" w14:textId="77777777" w:rsidR="00DB0748" w:rsidRPr="00DB0748" w:rsidRDefault="00DB0748" w:rsidP="00DB0748">
      <w:pPr>
        <w:widowControl w:val="0"/>
        <w:autoSpaceDE w:val="0"/>
        <w:autoSpaceDN w:val="0"/>
        <w:adjustRightInd w:val="0"/>
        <w:ind w:left="640" w:hanging="640"/>
        <w:rPr>
          <w:noProof/>
        </w:rPr>
      </w:pPr>
      <w:r w:rsidRPr="00DB0748">
        <w:rPr>
          <w:noProof/>
        </w:rPr>
        <w:t>[36]</w:t>
      </w:r>
      <w:r w:rsidRPr="00DB0748">
        <w:rPr>
          <w:noProof/>
        </w:rPr>
        <w:tab/>
        <w:t xml:space="preserve">L. Nanni, A. Lumini, and S. Brahnam, “An empirical study of different approaches for protein classification,” </w:t>
      </w:r>
      <w:r w:rsidRPr="00DB0748">
        <w:rPr>
          <w:i/>
          <w:iCs/>
          <w:noProof/>
        </w:rPr>
        <w:t>Sci. World J.</w:t>
      </w:r>
      <w:r w:rsidRPr="00DB0748">
        <w:rPr>
          <w:noProof/>
        </w:rPr>
        <w:t>, 2014.</w:t>
      </w:r>
    </w:p>
    <w:p w14:paraId="00458343" w14:textId="77777777" w:rsidR="00DB0748" w:rsidRPr="00DB0748" w:rsidRDefault="00DB0748" w:rsidP="00DB0748">
      <w:pPr>
        <w:widowControl w:val="0"/>
        <w:autoSpaceDE w:val="0"/>
        <w:autoSpaceDN w:val="0"/>
        <w:adjustRightInd w:val="0"/>
        <w:ind w:left="640" w:hanging="640"/>
        <w:rPr>
          <w:noProof/>
        </w:rPr>
      </w:pPr>
      <w:r w:rsidRPr="00DB0748">
        <w:rPr>
          <w:noProof/>
        </w:rPr>
        <w:t>[37]</w:t>
      </w:r>
      <w:r w:rsidRPr="00DB0748">
        <w:rPr>
          <w:noProof/>
        </w:rPr>
        <w:tab/>
        <w:t xml:space="preserve">S. Nojoomi and P. Koehl, “String kernels for protein sequence comparisons: Improved fold recognition,” </w:t>
      </w:r>
      <w:r w:rsidRPr="00DB0748">
        <w:rPr>
          <w:i/>
          <w:iCs/>
          <w:noProof/>
        </w:rPr>
        <w:t>BMC Bioinformatics</w:t>
      </w:r>
      <w:r w:rsidRPr="00DB0748">
        <w:rPr>
          <w:noProof/>
        </w:rPr>
        <w:t>, 2017.</w:t>
      </w:r>
    </w:p>
    <w:p w14:paraId="05C9618F" w14:textId="77777777" w:rsidR="00DB0748" w:rsidRPr="00DB0748" w:rsidRDefault="00DB0748" w:rsidP="00DB0748">
      <w:pPr>
        <w:widowControl w:val="0"/>
        <w:autoSpaceDE w:val="0"/>
        <w:autoSpaceDN w:val="0"/>
        <w:adjustRightInd w:val="0"/>
        <w:ind w:left="640" w:hanging="640"/>
        <w:rPr>
          <w:noProof/>
        </w:rPr>
      </w:pPr>
      <w:r w:rsidRPr="00DB0748">
        <w:rPr>
          <w:noProof/>
        </w:rPr>
        <w:t>[38]</w:t>
      </w:r>
      <w:r w:rsidRPr="00DB0748">
        <w:rPr>
          <w:noProof/>
        </w:rPr>
        <w:tab/>
        <w:t xml:space="preserve">G. X. Yu, B. H. Park, P. Chandramohan, R. Munavalli, A. Geist, and N. F. Samatova, “In silico discovery of enzyme-substrate specificity-determining residue clusters,” </w:t>
      </w:r>
      <w:r w:rsidRPr="00DB0748">
        <w:rPr>
          <w:i/>
          <w:iCs/>
          <w:noProof/>
        </w:rPr>
        <w:t>J. Mol. Biol.</w:t>
      </w:r>
      <w:r w:rsidRPr="00DB0748">
        <w:rPr>
          <w:noProof/>
        </w:rPr>
        <w:t>, vol. 352, no. 5, pp. 1105–1117, 2005.</w:t>
      </w:r>
    </w:p>
    <w:p w14:paraId="19B0519E" w14:textId="77777777" w:rsidR="00DB0748" w:rsidRPr="00DB0748" w:rsidRDefault="00DB0748" w:rsidP="00DB0748">
      <w:pPr>
        <w:widowControl w:val="0"/>
        <w:autoSpaceDE w:val="0"/>
        <w:autoSpaceDN w:val="0"/>
        <w:adjustRightInd w:val="0"/>
        <w:ind w:left="640" w:hanging="640"/>
        <w:rPr>
          <w:noProof/>
        </w:rPr>
      </w:pPr>
      <w:r w:rsidRPr="00DB0748">
        <w:rPr>
          <w:noProof/>
        </w:rPr>
        <w:t>[39]</w:t>
      </w:r>
      <w:r w:rsidRPr="00DB0748">
        <w:rPr>
          <w:noProof/>
        </w:rPr>
        <w:tab/>
        <w:t xml:space="preserve">M. Deshpande and G. Karypis, “Evaluation of techniques for classifying biological sequences,” in </w:t>
      </w:r>
      <w:r w:rsidRPr="00DB0748">
        <w:rPr>
          <w:i/>
          <w:iCs/>
          <w:noProof/>
        </w:rPr>
        <w:t>Lecture Notes in Computer Science (including subseries Lecture Notes in Artificial Intelligence and Lecture Notes in Bioinformatics)</w:t>
      </w:r>
      <w:r w:rsidRPr="00DB0748">
        <w:rPr>
          <w:noProof/>
        </w:rPr>
        <w:t>, 2002.</w:t>
      </w:r>
    </w:p>
    <w:p w14:paraId="1C37D1C2" w14:textId="77777777" w:rsidR="00DB0748" w:rsidRPr="00DB0748" w:rsidRDefault="00DB0748" w:rsidP="00DB0748">
      <w:pPr>
        <w:widowControl w:val="0"/>
        <w:autoSpaceDE w:val="0"/>
        <w:autoSpaceDN w:val="0"/>
        <w:adjustRightInd w:val="0"/>
        <w:ind w:left="640" w:hanging="640"/>
        <w:rPr>
          <w:noProof/>
        </w:rPr>
      </w:pPr>
      <w:r w:rsidRPr="00DB0748">
        <w:rPr>
          <w:noProof/>
        </w:rPr>
        <w:t>[40]</w:t>
      </w:r>
      <w:r w:rsidRPr="00DB0748">
        <w:rPr>
          <w:noProof/>
        </w:rPr>
        <w:tab/>
        <w:t xml:space="preserve">G. Rätsch, S. Sonnenburg, and C. Schäfer, “Learning interpretable SVMs for biological sequence classification,” </w:t>
      </w:r>
      <w:r w:rsidRPr="00DB0748">
        <w:rPr>
          <w:i/>
          <w:iCs/>
          <w:noProof/>
        </w:rPr>
        <w:t>BMC Bioinformatics</w:t>
      </w:r>
      <w:r w:rsidRPr="00DB0748">
        <w:rPr>
          <w:noProof/>
        </w:rPr>
        <w:t>, 2006.</w:t>
      </w:r>
    </w:p>
    <w:p w14:paraId="2476CB58" w14:textId="77777777" w:rsidR="00DB0748" w:rsidRPr="00DB0748" w:rsidRDefault="00DB0748" w:rsidP="00DB0748">
      <w:pPr>
        <w:widowControl w:val="0"/>
        <w:autoSpaceDE w:val="0"/>
        <w:autoSpaceDN w:val="0"/>
        <w:adjustRightInd w:val="0"/>
        <w:ind w:left="640" w:hanging="640"/>
        <w:rPr>
          <w:noProof/>
        </w:rPr>
      </w:pPr>
      <w:r w:rsidRPr="00DB0748">
        <w:rPr>
          <w:noProof/>
        </w:rPr>
        <w:lastRenderedPageBreak/>
        <w:t>[41]</w:t>
      </w:r>
      <w:r w:rsidRPr="00DB0748">
        <w:rPr>
          <w:noProof/>
        </w:rPr>
        <w:tab/>
        <w:t xml:space="preserve">S. Sonnenburg, G. Rätsch, and B. Schölkopf, “Large scale genomic sequence SVM classifiers,” in </w:t>
      </w:r>
      <w:r w:rsidRPr="00DB0748">
        <w:rPr>
          <w:i/>
          <w:iCs/>
          <w:noProof/>
        </w:rPr>
        <w:t>ICML 2005 - Proceedings of the 22nd International Conference on Machine Learning</w:t>
      </w:r>
      <w:r w:rsidRPr="00DB0748">
        <w:rPr>
          <w:noProof/>
        </w:rPr>
        <w:t>, 2005.</w:t>
      </w:r>
    </w:p>
    <w:p w14:paraId="7C63B237" w14:textId="77777777" w:rsidR="00DB0748" w:rsidRPr="00DB0748" w:rsidRDefault="00DB0748" w:rsidP="00DB0748">
      <w:pPr>
        <w:widowControl w:val="0"/>
        <w:autoSpaceDE w:val="0"/>
        <w:autoSpaceDN w:val="0"/>
        <w:adjustRightInd w:val="0"/>
        <w:ind w:left="640" w:hanging="640"/>
        <w:rPr>
          <w:noProof/>
        </w:rPr>
      </w:pPr>
      <w:r w:rsidRPr="00DB0748">
        <w:rPr>
          <w:noProof/>
        </w:rPr>
        <w:t>[42]</w:t>
      </w:r>
      <w:r w:rsidRPr="00DB0748">
        <w:rPr>
          <w:noProof/>
        </w:rPr>
        <w:tab/>
        <w:t xml:space="preserve">H. Saigo, J. P. Vert, N. Ueda, and T. Akutsu, “Protein homology detection using string alignment kernels,” </w:t>
      </w:r>
      <w:r w:rsidRPr="00DB0748">
        <w:rPr>
          <w:i/>
          <w:iCs/>
          <w:noProof/>
        </w:rPr>
        <w:t>Bioinformatics</w:t>
      </w:r>
      <w:r w:rsidRPr="00DB0748">
        <w:rPr>
          <w:noProof/>
        </w:rPr>
        <w:t>, 2004.</w:t>
      </w:r>
    </w:p>
    <w:p w14:paraId="17B8D5DE" w14:textId="77777777" w:rsidR="00DB0748" w:rsidRPr="00DB0748" w:rsidRDefault="00DB0748" w:rsidP="00DB0748">
      <w:pPr>
        <w:widowControl w:val="0"/>
        <w:autoSpaceDE w:val="0"/>
        <w:autoSpaceDN w:val="0"/>
        <w:adjustRightInd w:val="0"/>
        <w:ind w:left="640" w:hanging="640"/>
        <w:rPr>
          <w:noProof/>
        </w:rPr>
      </w:pPr>
      <w:r w:rsidRPr="00DB0748">
        <w:rPr>
          <w:noProof/>
        </w:rPr>
        <w:t>[43]</w:t>
      </w:r>
      <w:r w:rsidRPr="00DB0748">
        <w:rPr>
          <w:noProof/>
        </w:rPr>
        <w:tab/>
        <w:t xml:space="preserve">T. Jaakkola, M. Diekhans, and D. Haussler, “A discriminative framework for detecting remote protein homologies,” </w:t>
      </w:r>
      <w:r w:rsidRPr="00DB0748">
        <w:rPr>
          <w:i/>
          <w:iCs/>
          <w:noProof/>
        </w:rPr>
        <w:t>Journal of Computational Biology</w:t>
      </w:r>
      <w:r w:rsidRPr="00DB0748">
        <w:rPr>
          <w:noProof/>
        </w:rPr>
        <w:t>. 2000.</w:t>
      </w:r>
    </w:p>
    <w:p w14:paraId="28F1547B" w14:textId="77777777" w:rsidR="00DB0748" w:rsidRPr="00DB0748" w:rsidRDefault="00DB0748" w:rsidP="00DB0748">
      <w:pPr>
        <w:widowControl w:val="0"/>
        <w:autoSpaceDE w:val="0"/>
        <w:autoSpaceDN w:val="0"/>
        <w:adjustRightInd w:val="0"/>
        <w:ind w:left="640" w:hanging="640"/>
        <w:rPr>
          <w:noProof/>
        </w:rPr>
      </w:pPr>
      <w:r w:rsidRPr="00DB0748">
        <w:rPr>
          <w:noProof/>
        </w:rPr>
        <w:t>[44]</w:t>
      </w:r>
      <w:r w:rsidRPr="00DB0748">
        <w:rPr>
          <w:noProof/>
        </w:rPr>
        <w:tab/>
        <w:t xml:space="preserve">G. Rätsch, S. Sonnenburg, and B. Schölkopf, “RASE: Recognition of alternatively spliced exons in C.elegans,” </w:t>
      </w:r>
      <w:r w:rsidRPr="00DB0748">
        <w:rPr>
          <w:i/>
          <w:iCs/>
          <w:noProof/>
        </w:rPr>
        <w:t>Bioinformatics</w:t>
      </w:r>
      <w:r w:rsidRPr="00DB0748">
        <w:rPr>
          <w:noProof/>
        </w:rPr>
        <w:t>, 2005.</w:t>
      </w:r>
    </w:p>
    <w:p w14:paraId="4D42BA51" w14:textId="77777777" w:rsidR="00DB0748" w:rsidRPr="00DB0748" w:rsidRDefault="00DB0748" w:rsidP="00DB0748">
      <w:pPr>
        <w:widowControl w:val="0"/>
        <w:autoSpaceDE w:val="0"/>
        <w:autoSpaceDN w:val="0"/>
        <w:adjustRightInd w:val="0"/>
        <w:ind w:left="640" w:hanging="640"/>
        <w:rPr>
          <w:noProof/>
        </w:rPr>
      </w:pPr>
      <w:r w:rsidRPr="00DB0748">
        <w:rPr>
          <w:noProof/>
        </w:rPr>
        <w:t>[45]</w:t>
      </w:r>
      <w:r w:rsidRPr="00DB0748">
        <w:rPr>
          <w:noProof/>
        </w:rPr>
        <w:tab/>
        <w:t xml:space="preserve">H. Nakashima, K. Nishikawa, and T. Ooi, “The folding type of a protein is relevant to the amino acid composition,” </w:t>
      </w:r>
      <w:r w:rsidRPr="00DB0748">
        <w:rPr>
          <w:i/>
          <w:iCs/>
          <w:noProof/>
        </w:rPr>
        <w:t>J. Biochem.</w:t>
      </w:r>
      <w:r w:rsidRPr="00DB0748">
        <w:rPr>
          <w:noProof/>
        </w:rPr>
        <w:t>, 1986.</w:t>
      </w:r>
    </w:p>
    <w:p w14:paraId="13F281C8" w14:textId="77777777" w:rsidR="00DB0748" w:rsidRPr="00DB0748" w:rsidRDefault="00DB0748" w:rsidP="00DB0748">
      <w:pPr>
        <w:widowControl w:val="0"/>
        <w:autoSpaceDE w:val="0"/>
        <w:autoSpaceDN w:val="0"/>
        <w:adjustRightInd w:val="0"/>
        <w:ind w:left="640" w:hanging="640"/>
        <w:rPr>
          <w:noProof/>
        </w:rPr>
      </w:pPr>
      <w:r w:rsidRPr="00DB0748">
        <w:rPr>
          <w:noProof/>
        </w:rPr>
        <w:t>[46]</w:t>
      </w:r>
      <w:r w:rsidRPr="00DB0748">
        <w:rPr>
          <w:noProof/>
        </w:rPr>
        <w:tab/>
        <w:t xml:space="preserve">K.-C. Chou, “Pseudo Amino Acid Composition and its Applications in Bioinformatics, Proteomics and System Biology,” </w:t>
      </w:r>
      <w:r w:rsidRPr="00DB0748">
        <w:rPr>
          <w:i/>
          <w:iCs/>
          <w:noProof/>
        </w:rPr>
        <w:t>Curr. Proteomics</w:t>
      </w:r>
      <w:r w:rsidRPr="00DB0748">
        <w:rPr>
          <w:noProof/>
        </w:rPr>
        <w:t>, 2009.</w:t>
      </w:r>
    </w:p>
    <w:p w14:paraId="59698CA7" w14:textId="77777777" w:rsidR="00DB0748" w:rsidRPr="00DB0748" w:rsidRDefault="00DB0748" w:rsidP="00DB0748">
      <w:pPr>
        <w:widowControl w:val="0"/>
        <w:autoSpaceDE w:val="0"/>
        <w:autoSpaceDN w:val="0"/>
        <w:adjustRightInd w:val="0"/>
        <w:ind w:left="640" w:hanging="640"/>
        <w:rPr>
          <w:noProof/>
        </w:rPr>
      </w:pPr>
      <w:r w:rsidRPr="00DB0748">
        <w:rPr>
          <w:noProof/>
        </w:rPr>
        <w:t>[47]</w:t>
      </w:r>
      <w:r w:rsidRPr="00DB0748">
        <w:rPr>
          <w:noProof/>
        </w:rPr>
        <w:tab/>
        <w:t xml:space="preserve">D. Jurafsky and J. H. Martin, “Language Modeling with N- grams,” </w:t>
      </w:r>
      <w:r w:rsidRPr="00DB0748">
        <w:rPr>
          <w:i/>
          <w:iCs/>
          <w:noProof/>
        </w:rPr>
        <w:t>Speech Lang. Process.</w:t>
      </w:r>
      <w:r w:rsidRPr="00DB0748">
        <w:rPr>
          <w:noProof/>
        </w:rPr>
        <w:t>, 2016.</w:t>
      </w:r>
    </w:p>
    <w:p w14:paraId="4145C8F2" w14:textId="77777777" w:rsidR="00DB0748" w:rsidRPr="00DB0748" w:rsidRDefault="00DB0748" w:rsidP="00DB0748">
      <w:pPr>
        <w:widowControl w:val="0"/>
        <w:autoSpaceDE w:val="0"/>
        <w:autoSpaceDN w:val="0"/>
        <w:adjustRightInd w:val="0"/>
        <w:ind w:left="640" w:hanging="640"/>
        <w:rPr>
          <w:noProof/>
        </w:rPr>
      </w:pPr>
      <w:r w:rsidRPr="00DB0748">
        <w:rPr>
          <w:noProof/>
        </w:rPr>
        <w:t>[48]</w:t>
      </w:r>
      <w:r w:rsidRPr="00DB0748">
        <w:rPr>
          <w:noProof/>
        </w:rPr>
        <w:tab/>
        <w:t xml:space="preserve">L. Nanni, A. Lumini, and S. Brahnam, “An empirical study on the matrix-based protein representations and their combination with sequence-based approaches,” </w:t>
      </w:r>
      <w:r w:rsidRPr="00DB0748">
        <w:rPr>
          <w:i/>
          <w:iCs/>
          <w:noProof/>
        </w:rPr>
        <w:t>Amino Acids</w:t>
      </w:r>
      <w:r w:rsidRPr="00DB0748">
        <w:rPr>
          <w:noProof/>
        </w:rPr>
        <w:t>, 2013.</w:t>
      </w:r>
    </w:p>
    <w:p w14:paraId="2D3AC36F" w14:textId="77777777" w:rsidR="00DB0748" w:rsidRPr="00DB0748" w:rsidRDefault="00DB0748" w:rsidP="00DB0748">
      <w:pPr>
        <w:widowControl w:val="0"/>
        <w:autoSpaceDE w:val="0"/>
        <w:autoSpaceDN w:val="0"/>
        <w:adjustRightInd w:val="0"/>
        <w:ind w:left="640" w:hanging="640"/>
        <w:rPr>
          <w:noProof/>
        </w:rPr>
      </w:pPr>
      <w:r w:rsidRPr="00DB0748">
        <w:rPr>
          <w:noProof/>
        </w:rPr>
        <w:t>[49]</w:t>
      </w:r>
      <w:r w:rsidRPr="00DB0748">
        <w:rPr>
          <w:noProof/>
        </w:rPr>
        <w:tab/>
        <w:t xml:space="preserve">S. Whalen and G. Pandey, “A comparative analysis of ensemble classifiers: Case studies in genomics,” in </w:t>
      </w:r>
      <w:r w:rsidRPr="00DB0748">
        <w:rPr>
          <w:i/>
          <w:iCs/>
          <w:noProof/>
        </w:rPr>
        <w:t>Proceedings - IEEE International Conference on Data Mining, ICDM</w:t>
      </w:r>
      <w:r w:rsidRPr="00DB0748">
        <w:rPr>
          <w:noProof/>
        </w:rPr>
        <w:t>, 2013.</w:t>
      </w:r>
    </w:p>
    <w:p w14:paraId="426832CB" w14:textId="77777777" w:rsidR="00DB0748" w:rsidRPr="00DB0748" w:rsidRDefault="00DB0748" w:rsidP="00DB0748">
      <w:pPr>
        <w:widowControl w:val="0"/>
        <w:autoSpaceDE w:val="0"/>
        <w:autoSpaceDN w:val="0"/>
        <w:adjustRightInd w:val="0"/>
        <w:ind w:left="640" w:hanging="640"/>
        <w:rPr>
          <w:noProof/>
        </w:rPr>
      </w:pPr>
      <w:r w:rsidRPr="00DB0748">
        <w:rPr>
          <w:noProof/>
        </w:rPr>
        <w:t>[50]</w:t>
      </w:r>
      <w:r w:rsidRPr="00DB0748">
        <w:rPr>
          <w:noProof/>
        </w:rPr>
        <w:tab/>
        <w:t xml:space="preserve">C. Caragea, J. Sinapov, A. Silvescu, D. Dobbs, and V. Honavar, “Glycosylation site prediction using ensembles of Support Vector Machine classifiers,” </w:t>
      </w:r>
      <w:r w:rsidRPr="00DB0748">
        <w:rPr>
          <w:i/>
          <w:iCs/>
          <w:noProof/>
        </w:rPr>
        <w:t>BMC Bioinformatics</w:t>
      </w:r>
      <w:r w:rsidRPr="00DB0748">
        <w:rPr>
          <w:noProof/>
        </w:rPr>
        <w:t>, 2007.</w:t>
      </w:r>
    </w:p>
    <w:p w14:paraId="32717BCD" w14:textId="77777777" w:rsidR="00DB0748" w:rsidRPr="00DB0748" w:rsidRDefault="00DB0748" w:rsidP="00DB0748">
      <w:pPr>
        <w:widowControl w:val="0"/>
        <w:autoSpaceDE w:val="0"/>
        <w:autoSpaceDN w:val="0"/>
        <w:adjustRightInd w:val="0"/>
        <w:ind w:left="640" w:hanging="640"/>
        <w:rPr>
          <w:noProof/>
        </w:rPr>
      </w:pPr>
      <w:r w:rsidRPr="00DB0748">
        <w:rPr>
          <w:noProof/>
        </w:rPr>
        <w:t>[51]</w:t>
      </w:r>
      <w:r w:rsidRPr="00DB0748">
        <w:rPr>
          <w:noProof/>
        </w:rPr>
        <w:tab/>
        <w:t xml:space="preserve">A. Jones, H. M. Davies, and T. A. Voelker, “Palmitoyl-acyl carrier protein (ACP) thioesterase and the evolutionary origin of plant acyl-ACP thioesterases,” </w:t>
      </w:r>
      <w:r w:rsidRPr="00DB0748">
        <w:rPr>
          <w:i/>
          <w:iCs/>
          <w:noProof/>
        </w:rPr>
        <w:t>Plant Cell</w:t>
      </w:r>
      <w:r w:rsidRPr="00DB0748">
        <w:rPr>
          <w:noProof/>
        </w:rPr>
        <w:t>, 1995.</w:t>
      </w:r>
    </w:p>
    <w:p w14:paraId="46A72A15" w14:textId="77777777" w:rsidR="00DB0748" w:rsidRPr="00DB0748" w:rsidRDefault="00DB0748" w:rsidP="00DB0748">
      <w:pPr>
        <w:widowControl w:val="0"/>
        <w:autoSpaceDE w:val="0"/>
        <w:autoSpaceDN w:val="0"/>
        <w:adjustRightInd w:val="0"/>
        <w:ind w:left="640" w:hanging="640"/>
        <w:rPr>
          <w:noProof/>
        </w:rPr>
      </w:pPr>
      <w:r w:rsidRPr="00DB0748">
        <w:rPr>
          <w:noProof/>
        </w:rPr>
        <w:t>[52]</w:t>
      </w:r>
      <w:r w:rsidRPr="00DB0748">
        <w:rPr>
          <w:noProof/>
        </w:rPr>
        <w:tab/>
        <w:t xml:space="preserve">T. A. Voelker and H. M. Davies, “Alteration of the specificity and regulation of fatty acid synthesis of Escherichia coli by expression of a plant medium-chain acyl-acyl carrier protein thioesterase,” </w:t>
      </w:r>
      <w:r w:rsidRPr="00DB0748">
        <w:rPr>
          <w:i/>
          <w:iCs/>
          <w:noProof/>
        </w:rPr>
        <w:t>J. Bacteriol.</w:t>
      </w:r>
      <w:r w:rsidRPr="00DB0748">
        <w:rPr>
          <w:noProof/>
        </w:rPr>
        <w:t>, 1994.</w:t>
      </w:r>
    </w:p>
    <w:p w14:paraId="160653D4" w14:textId="77777777" w:rsidR="00DB0748" w:rsidRPr="00DB0748" w:rsidRDefault="00DB0748" w:rsidP="00DB0748">
      <w:pPr>
        <w:widowControl w:val="0"/>
        <w:autoSpaceDE w:val="0"/>
        <w:autoSpaceDN w:val="0"/>
        <w:adjustRightInd w:val="0"/>
        <w:ind w:left="640" w:hanging="640"/>
        <w:rPr>
          <w:noProof/>
        </w:rPr>
      </w:pPr>
      <w:r w:rsidRPr="00DB0748">
        <w:rPr>
          <w:noProof/>
        </w:rPr>
        <w:t>[53]</w:t>
      </w:r>
      <w:r w:rsidRPr="00DB0748">
        <w:rPr>
          <w:noProof/>
        </w:rPr>
        <w:tab/>
        <w:t xml:space="preserve">A. Ben-Hur, C. S. Ong, S. Sonnenburg, B. Schölkopf, and G. Rätsch, “Support vector machines and kernels for computational biology,” </w:t>
      </w:r>
      <w:r w:rsidRPr="00DB0748">
        <w:rPr>
          <w:i/>
          <w:iCs/>
          <w:noProof/>
        </w:rPr>
        <w:t>PLoS Comput. Biol.</w:t>
      </w:r>
      <w:r w:rsidRPr="00DB0748">
        <w:rPr>
          <w:noProof/>
        </w:rPr>
        <w:t>, 2008.</w:t>
      </w:r>
    </w:p>
    <w:p w14:paraId="0BCAAA96" w14:textId="77777777" w:rsidR="00DB0748" w:rsidRPr="00DB0748" w:rsidRDefault="00DB0748" w:rsidP="00DB0748">
      <w:pPr>
        <w:widowControl w:val="0"/>
        <w:autoSpaceDE w:val="0"/>
        <w:autoSpaceDN w:val="0"/>
        <w:adjustRightInd w:val="0"/>
        <w:ind w:left="640" w:hanging="640"/>
        <w:rPr>
          <w:noProof/>
        </w:rPr>
      </w:pPr>
      <w:r w:rsidRPr="00DB0748">
        <w:rPr>
          <w:noProof/>
        </w:rPr>
        <w:t>[54]</w:t>
      </w:r>
      <w:r w:rsidRPr="00DB0748">
        <w:rPr>
          <w:noProof/>
        </w:rPr>
        <w:tab/>
        <w:t xml:space="preserve">D. C. Cantu, Y. Chen, and P. J. Reilly, “Thioesterases: A new perspective based on their primary and tertiary structures,” </w:t>
      </w:r>
      <w:r w:rsidRPr="00DB0748">
        <w:rPr>
          <w:i/>
          <w:iCs/>
          <w:noProof/>
        </w:rPr>
        <w:t>Protein Sci.</w:t>
      </w:r>
      <w:r w:rsidRPr="00DB0748">
        <w:rPr>
          <w:noProof/>
        </w:rPr>
        <w:t>, vol. 19, no. 7, pp. 1281–1295, 2010.</w:t>
      </w:r>
    </w:p>
    <w:p w14:paraId="78FEE34D" w14:textId="77777777" w:rsidR="00DB0748" w:rsidRPr="00DB0748" w:rsidRDefault="00DB0748" w:rsidP="00DB0748">
      <w:pPr>
        <w:widowControl w:val="0"/>
        <w:autoSpaceDE w:val="0"/>
        <w:autoSpaceDN w:val="0"/>
        <w:adjustRightInd w:val="0"/>
        <w:ind w:left="640" w:hanging="640"/>
        <w:rPr>
          <w:noProof/>
        </w:rPr>
      </w:pPr>
      <w:r w:rsidRPr="00DB0748">
        <w:rPr>
          <w:noProof/>
        </w:rPr>
        <w:t>[55]</w:t>
      </w:r>
      <w:r w:rsidRPr="00DB0748">
        <w:rPr>
          <w:noProof/>
        </w:rPr>
        <w:tab/>
        <w:t>R. M. Lennen, D. J. Braden, R. M. West, J. A. Dumesic, and B. F. Pfleger, “A Process for Microbial Hydrocarbon Synthesis : Overproduction of Fatty Acids in Escherichia coli and Catalytic Conversion to Alkanes.”</w:t>
      </w:r>
    </w:p>
    <w:p w14:paraId="6563049F" w14:textId="77777777" w:rsidR="00DB0748" w:rsidRPr="00DB0748" w:rsidRDefault="00DB0748" w:rsidP="00DB0748">
      <w:pPr>
        <w:widowControl w:val="0"/>
        <w:autoSpaceDE w:val="0"/>
        <w:autoSpaceDN w:val="0"/>
        <w:adjustRightInd w:val="0"/>
        <w:ind w:left="640" w:hanging="640"/>
        <w:rPr>
          <w:noProof/>
        </w:rPr>
      </w:pPr>
      <w:r w:rsidRPr="00DB0748">
        <w:rPr>
          <w:noProof/>
        </w:rPr>
        <w:t>[56]</w:t>
      </w:r>
      <w:r w:rsidRPr="00DB0748">
        <w:rPr>
          <w:noProof/>
        </w:rPr>
        <w:tab/>
        <w:t xml:space="preserve">P. Kuksa, P. H. Huang, and V. Pavlovic, “A fast, large-scale learning method for protein sequence classification,” in </w:t>
      </w:r>
      <w:r w:rsidRPr="00DB0748">
        <w:rPr>
          <w:i/>
          <w:iCs/>
          <w:noProof/>
        </w:rPr>
        <w:t>8th International Workshop on Data Mining in Bioinformatics, BIOKDD 2008 - Held in conjunction with SIGKDD conference, KDD 2008</w:t>
      </w:r>
      <w:r w:rsidRPr="00DB0748">
        <w:rPr>
          <w:noProof/>
        </w:rPr>
        <w:t>, 2008.</w:t>
      </w:r>
    </w:p>
    <w:p w14:paraId="22B52726" w14:textId="77777777" w:rsidR="00DB0748" w:rsidRPr="00DB0748" w:rsidRDefault="00DB0748" w:rsidP="00DB0748">
      <w:pPr>
        <w:widowControl w:val="0"/>
        <w:autoSpaceDE w:val="0"/>
        <w:autoSpaceDN w:val="0"/>
        <w:adjustRightInd w:val="0"/>
        <w:ind w:left="640" w:hanging="640"/>
        <w:rPr>
          <w:noProof/>
        </w:rPr>
      </w:pPr>
      <w:r w:rsidRPr="00DB0748">
        <w:rPr>
          <w:noProof/>
        </w:rPr>
        <w:t>[57]</w:t>
      </w:r>
      <w:r w:rsidRPr="00DB0748">
        <w:rPr>
          <w:noProof/>
        </w:rPr>
        <w:tab/>
        <w:t xml:space="preserve">M. Bhasin and G. P. S. Raghava, “Classification of nuclear receptors based on amino acid composition and dipeptide composition,” </w:t>
      </w:r>
      <w:r w:rsidRPr="00DB0748">
        <w:rPr>
          <w:i/>
          <w:iCs/>
          <w:noProof/>
        </w:rPr>
        <w:t>J. Biol. Chem.</w:t>
      </w:r>
      <w:r w:rsidRPr="00DB0748">
        <w:rPr>
          <w:noProof/>
        </w:rPr>
        <w:t>, 2004.</w:t>
      </w:r>
    </w:p>
    <w:p w14:paraId="1AAB990D" w14:textId="77777777" w:rsidR="00DB0748" w:rsidRPr="00DB0748" w:rsidRDefault="00DB0748" w:rsidP="00DB0748">
      <w:pPr>
        <w:widowControl w:val="0"/>
        <w:autoSpaceDE w:val="0"/>
        <w:autoSpaceDN w:val="0"/>
        <w:adjustRightInd w:val="0"/>
        <w:ind w:left="640" w:hanging="640"/>
        <w:rPr>
          <w:noProof/>
        </w:rPr>
      </w:pPr>
      <w:r w:rsidRPr="00DB0748">
        <w:rPr>
          <w:noProof/>
        </w:rPr>
        <w:t>[58]</w:t>
      </w:r>
      <w:r w:rsidRPr="00DB0748">
        <w:rPr>
          <w:noProof/>
        </w:rPr>
        <w:tab/>
        <w:t xml:space="preserve">K. Chen, L. Kurgan, and M. Rahbari, “Prediction of protein crystallization using collocation of amino acid pairs,” </w:t>
      </w:r>
      <w:r w:rsidRPr="00DB0748">
        <w:rPr>
          <w:i/>
          <w:iCs/>
          <w:noProof/>
        </w:rPr>
        <w:t>Biochem. Biophys. Res. Commun.</w:t>
      </w:r>
      <w:r w:rsidRPr="00DB0748">
        <w:rPr>
          <w:noProof/>
        </w:rPr>
        <w:t>, 2007.</w:t>
      </w:r>
    </w:p>
    <w:p w14:paraId="441B3CB2" w14:textId="77777777" w:rsidR="00DB0748" w:rsidRPr="00DB0748" w:rsidRDefault="00DB0748" w:rsidP="00DB0748">
      <w:pPr>
        <w:widowControl w:val="0"/>
        <w:autoSpaceDE w:val="0"/>
        <w:autoSpaceDN w:val="0"/>
        <w:adjustRightInd w:val="0"/>
        <w:ind w:left="640" w:hanging="640"/>
        <w:rPr>
          <w:noProof/>
        </w:rPr>
      </w:pPr>
      <w:r w:rsidRPr="00DB0748">
        <w:rPr>
          <w:noProof/>
        </w:rPr>
        <w:t>[59]</w:t>
      </w:r>
      <w:r w:rsidRPr="00DB0748">
        <w:rPr>
          <w:noProof/>
        </w:rPr>
        <w:tab/>
        <w:t xml:space="preserve">V. Saravanan and N. Gautham, “Harnessing computational biology for exact linear B-cell epitope prediction: A novel amino acid composition-based feature descriptor,” </w:t>
      </w:r>
      <w:r w:rsidRPr="00DB0748">
        <w:rPr>
          <w:i/>
          <w:iCs/>
          <w:noProof/>
        </w:rPr>
        <w:t>Omi. A J. Integr. Biol.</w:t>
      </w:r>
      <w:r w:rsidRPr="00DB0748">
        <w:rPr>
          <w:noProof/>
        </w:rPr>
        <w:t>, 2015.</w:t>
      </w:r>
    </w:p>
    <w:p w14:paraId="63F4629C" w14:textId="77777777" w:rsidR="00DB0748" w:rsidRPr="00DB0748" w:rsidRDefault="00DB0748" w:rsidP="00DB0748">
      <w:pPr>
        <w:widowControl w:val="0"/>
        <w:autoSpaceDE w:val="0"/>
        <w:autoSpaceDN w:val="0"/>
        <w:adjustRightInd w:val="0"/>
        <w:ind w:left="640" w:hanging="640"/>
        <w:rPr>
          <w:noProof/>
        </w:rPr>
      </w:pPr>
      <w:r w:rsidRPr="00DB0748">
        <w:rPr>
          <w:noProof/>
        </w:rPr>
        <w:t>[60]</w:t>
      </w:r>
      <w:r w:rsidRPr="00DB0748">
        <w:rPr>
          <w:noProof/>
        </w:rPr>
        <w:tab/>
        <w:t xml:space="preserve">T. Y. Lee, Z. Q. Lin, S. J. Hsieh, N. A. Bretaña, and C. T. Lu, “Exploiting maximal </w:t>
      </w:r>
      <w:r w:rsidRPr="00DB0748">
        <w:rPr>
          <w:noProof/>
        </w:rPr>
        <w:lastRenderedPageBreak/>
        <w:t xml:space="preserve">dependence decomposition to identify conserved motifs from a group of aligned signal sequences,” </w:t>
      </w:r>
      <w:r w:rsidRPr="00DB0748">
        <w:rPr>
          <w:i/>
          <w:iCs/>
          <w:noProof/>
        </w:rPr>
        <w:t>Bioinformatics</w:t>
      </w:r>
      <w:r w:rsidRPr="00DB0748">
        <w:rPr>
          <w:noProof/>
        </w:rPr>
        <w:t>, 2011.</w:t>
      </w:r>
    </w:p>
    <w:p w14:paraId="3177F4BB" w14:textId="77777777" w:rsidR="00DB0748" w:rsidRPr="00DB0748" w:rsidRDefault="00DB0748" w:rsidP="00DB0748">
      <w:pPr>
        <w:widowControl w:val="0"/>
        <w:autoSpaceDE w:val="0"/>
        <w:autoSpaceDN w:val="0"/>
        <w:adjustRightInd w:val="0"/>
        <w:ind w:left="640" w:hanging="640"/>
        <w:rPr>
          <w:noProof/>
        </w:rPr>
      </w:pPr>
      <w:r w:rsidRPr="00DB0748">
        <w:rPr>
          <w:noProof/>
        </w:rPr>
        <w:t>[61]</w:t>
      </w:r>
      <w:r w:rsidRPr="00DB0748">
        <w:rPr>
          <w:noProof/>
        </w:rPr>
        <w:tab/>
        <w:t xml:space="preserve">Z. Chen </w:t>
      </w:r>
      <w:r w:rsidRPr="00DB0748">
        <w:rPr>
          <w:i/>
          <w:iCs/>
          <w:noProof/>
        </w:rPr>
        <w:t>et al.</w:t>
      </w:r>
      <w:r w:rsidRPr="00DB0748">
        <w:rPr>
          <w:noProof/>
        </w:rPr>
        <w:t>, “Sequence analysis iFeature : a Python package and web server for features extraction and selection from protein and peptide sequences,” vol. 34, no. March, pp. 2499–2502, 2018.</w:t>
      </w:r>
    </w:p>
    <w:p w14:paraId="61F47FA6" w14:textId="77777777" w:rsidR="00DB0748" w:rsidRPr="00DB0748" w:rsidRDefault="00DB0748" w:rsidP="00DB0748">
      <w:pPr>
        <w:widowControl w:val="0"/>
        <w:autoSpaceDE w:val="0"/>
        <w:autoSpaceDN w:val="0"/>
        <w:adjustRightInd w:val="0"/>
        <w:ind w:left="640" w:hanging="640"/>
        <w:rPr>
          <w:noProof/>
        </w:rPr>
      </w:pPr>
      <w:r w:rsidRPr="00DB0748">
        <w:rPr>
          <w:noProof/>
        </w:rPr>
        <w:t>[62]</w:t>
      </w:r>
      <w:r w:rsidRPr="00DB0748">
        <w:rPr>
          <w:noProof/>
        </w:rPr>
        <w:tab/>
        <w:t xml:space="preserve">Z. P. Feng and C. T. Zhang, “Prediction of membrane protein types based on the hydrophobic index of amino acids,” </w:t>
      </w:r>
      <w:r w:rsidRPr="00DB0748">
        <w:rPr>
          <w:i/>
          <w:iCs/>
          <w:noProof/>
        </w:rPr>
        <w:t>J. Protein Chem.</w:t>
      </w:r>
      <w:r w:rsidRPr="00DB0748">
        <w:rPr>
          <w:noProof/>
        </w:rPr>
        <w:t>, 2000.</w:t>
      </w:r>
    </w:p>
    <w:p w14:paraId="7BD1FBB6" w14:textId="77777777" w:rsidR="00DB0748" w:rsidRPr="00DB0748" w:rsidRDefault="00DB0748" w:rsidP="00DB0748">
      <w:pPr>
        <w:widowControl w:val="0"/>
        <w:autoSpaceDE w:val="0"/>
        <w:autoSpaceDN w:val="0"/>
        <w:adjustRightInd w:val="0"/>
        <w:ind w:left="640" w:hanging="640"/>
        <w:rPr>
          <w:noProof/>
        </w:rPr>
      </w:pPr>
      <w:r w:rsidRPr="00DB0748">
        <w:rPr>
          <w:noProof/>
        </w:rPr>
        <w:t>[63]</w:t>
      </w:r>
      <w:r w:rsidRPr="00DB0748">
        <w:rPr>
          <w:noProof/>
        </w:rPr>
        <w:tab/>
        <w:t xml:space="preserve">R. R. Sokal and B. A. Thomson, “Population structure inferred by local spatial autocorrelation: An example from an Amerindian tribal population,” </w:t>
      </w:r>
      <w:r w:rsidRPr="00DB0748">
        <w:rPr>
          <w:i/>
          <w:iCs/>
          <w:noProof/>
        </w:rPr>
        <w:t>Am. J. Phys. Anthropol.</w:t>
      </w:r>
      <w:r w:rsidRPr="00DB0748">
        <w:rPr>
          <w:noProof/>
        </w:rPr>
        <w:t>, 2006.</w:t>
      </w:r>
    </w:p>
    <w:p w14:paraId="41B27159" w14:textId="77777777" w:rsidR="00DB0748" w:rsidRPr="00DB0748" w:rsidRDefault="00DB0748" w:rsidP="00DB0748">
      <w:pPr>
        <w:widowControl w:val="0"/>
        <w:autoSpaceDE w:val="0"/>
        <w:autoSpaceDN w:val="0"/>
        <w:adjustRightInd w:val="0"/>
        <w:ind w:left="640" w:hanging="640"/>
        <w:rPr>
          <w:noProof/>
        </w:rPr>
      </w:pPr>
      <w:r w:rsidRPr="00DB0748">
        <w:rPr>
          <w:noProof/>
        </w:rPr>
        <w:t>[64]</w:t>
      </w:r>
      <w:r w:rsidRPr="00DB0748">
        <w:rPr>
          <w:noProof/>
        </w:rPr>
        <w:tab/>
        <w:t xml:space="preserve">D. S. Horne, “Prediction of protein helix content from an autocorrelation analysis of sequence hydrophobicities,” </w:t>
      </w:r>
      <w:r w:rsidRPr="00DB0748">
        <w:rPr>
          <w:i/>
          <w:iCs/>
          <w:noProof/>
        </w:rPr>
        <w:t>Biopolymers</w:t>
      </w:r>
      <w:r w:rsidRPr="00DB0748">
        <w:rPr>
          <w:noProof/>
        </w:rPr>
        <w:t>, 1988.</w:t>
      </w:r>
    </w:p>
    <w:p w14:paraId="75B34376" w14:textId="77777777" w:rsidR="00DB0748" w:rsidRPr="00DB0748" w:rsidRDefault="00DB0748" w:rsidP="00DB0748">
      <w:pPr>
        <w:widowControl w:val="0"/>
        <w:autoSpaceDE w:val="0"/>
        <w:autoSpaceDN w:val="0"/>
        <w:adjustRightInd w:val="0"/>
        <w:ind w:left="640" w:hanging="640"/>
        <w:rPr>
          <w:noProof/>
        </w:rPr>
      </w:pPr>
      <w:r w:rsidRPr="00DB0748">
        <w:rPr>
          <w:noProof/>
        </w:rPr>
        <w:t>[65]</w:t>
      </w:r>
      <w:r w:rsidRPr="00DB0748">
        <w:rPr>
          <w:noProof/>
        </w:rPr>
        <w:tab/>
        <w:t xml:space="preserve">C. Z. Cai, L. Y. Han, Z. L. Ji, X. Chen, and Y. Z. Chen, “SVM-Prot: Web-based support vector machine software for functional classification of a protein from its primary sequence,” </w:t>
      </w:r>
      <w:r w:rsidRPr="00DB0748">
        <w:rPr>
          <w:i/>
          <w:iCs/>
          <w:noProof/>
        </w:rPr>
        <w:t>Nucleic Acids Res.</w:t>
      </w:r>
      <w:r w:rsidRPr="00DB0748">
        <w:rPr>
          <w:noProof/>
        </w:rPr>
        <w:t>, 2003.</w:t>
      </w:r>
    </w:p>
    <w:p w14:paraId="793007CA" w14:textId="77777777" w:rsidR="00DB0748" w:rsidRPr="00DB0748" w:rsidRDefault="00DB0748" w:rsidP="00DB0748">
      <w:pPr>
        <w:widowControl w:val="0"/>
        <w:autoSpaceDE w:val="0"/>
        <w:autoSpaceDN w:val="0"/>
        <w:adjustRightInd w:val="0"/>
        <w:ind w:left="640" w:hanging="640"/>
        <w:rPr>
          <w:noProof/>
        </w:rPr>
      </w:pPr>
      <w:r w:rsidRPr="00DB0748">
        <w:rPr>
          <w:noProof/>
        </w:rPr>
        <w:t>[66]</w:t>
      </w:r>
      <w:r w:rsidRPr="00DB0748">
        <w:rPr>
          <w:noProof/>
        </w:rPr>
        <w:tab/>
        <w:t xml:space="preserve">I. Dubchak, I. Muchnik, S. R. Holbrook, and S. H. Kim, “Prediction of protein folding class using global description of amino acid sequence,” </w:t>
      </w:r>
      <w:r w:rsidRPr="00DB0748">
        <w:rPr>
          <w:i/>
          <w:iCs/>
          <w:noProof/>
        </w:rPr>
        <w:t>Proc. Natl. Acad. Sci. U. S. A.</w:t>
      </w:r>
      <w:r w:rsidRPr="00DB0748">
        <w:rPr>
          <w:noProof/>
        </w:rPr>
        <w:t>, 1995.</w:t>
      </w:r>
    </w:p>
    <w:p w14:paraId="42A7CF63" w14:textId="77777777" w:rsidR="00DB0748" w:rsidRPr="00DB0748" w:rsidRDefault="00DB0748" w:rsidP="00DB0748">
      <w:pPr>
        <w:widowControl w:val="0"/>
        <w:autoSpaceDE w:val="0"/>
        <w:autoSpaceDN w:val="0"/>
        <w:adjustRightInd w:val="0"/>
        <w:ind w:left="640" w:hanging="640"/>
        <w:rPr>
          <w:noProof/>
        </w:rPr>
      </w:pPr>
      <w:r w:rsidRPr="00DB0748">
        <w:rPr>
          <w:noProof/>
        </w:rPr>
        <w:t>[67]</w:t>
      </w:r>
      <w:r w:rsidRPr="00DB0748">
        <w:rPr>
          <w:noProof/>
        </w:rPr>
        <w:tab/>
        <w:t xml:space="preserve">L. Y. Han, C. Z. Cai, S. L. Lo, M. C. M. Chung, and Y. Z. Chen, “Prediction of RNA-binding proteins from primary sequence by a support vector machine approach,” </w:t>
      </w:r>
      <w:r w:rsidRPr="00DB0748">
        <w:rPr>
          <w:i/>
          <w:iCs/>
          <w:noProof/>
        </w:rPr>
        <w:t>RNA</w:t>
      </w:r>
      <w:r w:rsidRPr="00DB0748">
        <w:rPr>
          <w:noProof/>
        </w:rPr>
        <w:t>, 2004.</w:t>
      </w:r>
    </w:p>
    <w:p w14:paraId="3ACBDE4F" w14:textId="77777777" w:rsidR="00DB0748" w:rsidRPr="00DB0748" w:rsidRDefault="00DB0748" w:rsidP="00DB0748">
      <w:pPr>
        <w:widowControl w:val="0"/>
        <w:autoSpaceDE w:val="0"/>
        <w:autoSpaceDN w:val="0"/>
        <w:adjustRightInd w:val="0"/>
        <w:ind w:left="640" w:hanging="640"/>
        <w:rPr>
          <w:noProof/>
        </w:rPr>
      </w:pPr>
      <w:r w:rsidRPr="00DB0748">
        <w:rPr>
          <w:noProof/>
        </w:rPr>
        <w:t>[68]</w:t>
      </w:r>
      <w:r w:rsidRPr="00DB0748">
        <w:rPr>
          <w:noProof/>
        </w:rPr>
        <w:tab/>
        <w:t xml:space="preserve">J. Shen </w:t>
      </w:r>
      <w:r w:rsidRPr="00DB0748">
        <w:rPr>
          <w:i/>
          <w:iCs/>
          <w:noProof/>
        </w:rPr>
        <w:t>et al.</w:t>
      </w:r>
      <w:r w:rsidRPr="00DB0748">
        <w:rPr>
          <w:noProof/>
        </w:rPr>
        <w:t xml:space="preserve">, “Predicting protein-protein interactions based only on sequences information,” </w:t>
      </w:r>
      <w:r w:rsidRPr="00DB0748">
        <w:rPr>
          <w:i/>
          <w:iCs/>
          <w:noProof/>
        </w:rPr>
        <w:t>Proc. Natl. Acad. Sci. U. S. A.</w:t>
      </w:r>
      <w:r w:rsidRPr="00DB0748">
        <w:rPr>
          <w:noProof/>
        </w:rPr>
        <w:t>, 2007.</w:t>
      </w:r>
    </w:p>
    <w:p w14:paraId="3A1C5245" w14:textId="77777777" w:rsidR="00DB0748" w:rsidRPr="00DB0748" w:rsidRDefault="00DB0748" w:rsidP="00DB0748">
      <w:pPr>
        <w:widowControl w:val="0"/>
        <w:autoSpaceDE w:val="0"/>
        <w:autoSpaceDN w:val="0"/>
        <w:adjustRightInd w:val="0"/>
        <w:ind w:left="640" w:hanging="640"/>
        <w:rPr>
          <w:noProof/>
        </w:rPr>
      </w:pPr>
      <w:r w:rsidRPr="00DB0748">
        <w:rPr>
          <w:noProof/>
        </w:rPr>
        <w:t>[69]</w:t>
      </w:r>
      <w:r w:rsidRPr="00DB0748">
        <w:rPr>
          <w:noProof/>
        </w:rPr>
        <w:tab/>
        <w:t xml:space="preserve">K. C. Chou, “Prediction of protein cellular attributes using pseudo-amino acid composition,” </w:t>
      </w:r>
      <w:r w:rsidRPr="00DB0748">
        <w:rPr>
          <w:i/>
          <w:iCs/>
          <w:noProof/>
        </w:rPr>
        <w:t>Proteins Struct. Funct. Genet.</w:t>
      </w:r>
      <w:r w:rsidRPr="00DB0748">
        <w:rPr>
          <w:noProof/>
        </w:rPr>
        <w:t>, 2001.</w:t>
      </w:r>
    </w:p>
    <w:p w14:paraId="6B8CE52D" w14:textId="77777777" w:rsidR="00DB0748" w:rsidRPr="00DB0748" w:rsidRDefault="00DB0748" w:rsidP="00DB0748">
      <w:pPr>
        <w:widowControl w:val="0"/>
        <w:autoSpaceDE w:val="0"/>
        <w:autoSpaceDN w:val="0"/>
        <w:adjustRightInd w:val="0"/>
        <w:ind w:left="640" w:hanging="640"/>
        <w:rPr>
          <w:noProof/>
        </w:rPr>
      </w:pPr>
      <w:r w:rsidRPr="00DB0748">
        <w:rPr>
          <w:noProof/>
        </w:rPr>
        <w:t>[70]</w:t>
      </w:r>
      <w:r w:rsidRPr="00DB0748">
        <w:rPr>
          <w:noProof/>
        </w:rPr>
        <w:tab/>
        <w:t xml:space="preserve">T. Liu, X. Zheng, and J. Wang, “Prediction of protein structural class for low-similarity sequences using support vector machine and PSI-BLAST profile,” </w:t>
      </w:r>
      <w:r w:rsidRPr="00DB0748">
        <w:rPr>
          <w:i/>
          <w:iCs/>
          <w:noProof/>
        </w:rPr>
        <w:t>Biochimie</w:t>
      </w:r>
      <w:r w:rsidRPr="00DB0748">
        <w:rPr>
          <w:noProof/>
        </w:rPr>
        <w:t>, 2010.</w:t>
      </w:r>
    </w:p>
    <w:p w14:paraId="1740CD76" w14:textId="77777777" w:rsidR="00DB0748" w:rsidRPr="00DB0748" w:rsidRDefault="00DB0748" w:rsidP="00DB0748">
      <w:pPr>
        <w:widowControl w:val="0"/>
        <w:autoSpaceDE w:val="0"/>
        <w:autoSpaceDN w:val="0"/>
        <w:adjustRightInd w:val="0"/>
        <w:ind w:left="640" w:hanging="640"/>
        <w:rPr>
          <w:noProof/>
        </w:rPr>
      </w:pPr>
      <w:r w:rsidRPr="00DB0748">
        <w:rPr>
          <w:noProof/>
        </w:rPr>
        <w:t>[71]</w:t>
      </w:r>
      <w:r w:rsidRPr="00DB0748">
        <w:rPr>
          <w:noProof/>
        </w:rPr>
        <w:tab/>
        <w:t xml:space="preserve">T. Liu, X. Geng, X. Zheng, R. Li, and J. Wang, “Accurate prediction of protein structural class using auto covariance transformation of PSI-BLAST profiles,” </w:t>
      </w:r>
      <w:r w:rsidRPr="00DB0748">
        <w:rPr>
          <w:i/>
          <w:iCs/>
          <w:noProof/>
        </w:rPr>
        <w:t>Amino Acids</w:t>
      </w:r>
      <w:r w:rsidRPr="00DB0748">
        <w:rPr>
          <w:noProof/>
        </w:rPr>
        <w:t>, 2012.</w:t>
      </w:r>
    </w:p>
    <w:p w14:paraId="2C16E0BD" w14:textId="77777777" w:rsidR="00DB0748" w:rsidRPr="00DB0748" w:rsidRDefault="00DB0748" w:rsidP="00DB0748">
      <w:pPr>
        <w:widowControl w:val="0"/>
        <w:autoSpaceDE w:val="0"/>
        <w:autoSpaceDN w:val="0"/>
        <w:adjustRightInd w:val="0"/>
        <w:ind w:left="640" w:hanging="640"/>
        <w:rPr>
          <w:noProof/>
        </w:rPr>
      </w:pPr>
      <w:r w:rsidRPr="00DB0748">
        <w:rPr>
          <w:noProof/>
        </w:rPr>
        <w:t>[72]</w:t>
      </w:r>
      <w:r w:rsidRPr="00DB0748">
        <w:rPr>
          <w:noProof/>
        </w:rPr>
        <w:tab/>
        <w:t xml:space="preserve">Y. Guo, L. Yu, Z. Wen, and M. Li, “Using support vector machine combined with auto covariance to predict protein-protein interactions from protein sequences,” </w:t>
      </w:r>
      <w:r w:rsidRPr="00DB0748">
        <w:rPr>
          <w:i/>
          <w:iCs/>
          <w:noProof/>
        </w:rPr>
        <w:t>Nucleic Acids Res.</w:t>
      </w:r>
      <w:r w:rsidRPr="00DB0748">
        <w:rPr>
          <w:noProof/>
        </w:rPr>
        <w:t>, 2008.</w:t>
      </w:r>
    </w:p>
    <w:p w14:paraId="04B88755" w14:textId="77777777" w:rsidR="00DB0748" w:rsidRPr="00DB0748" w:rsidRDefault="00DB0748" w:rsidP="00DB0748">
      <w:pPr>
        <w:widowControl w:val="0"/>
        <w:autoSpaceDE w:val="0"/>
        <w:autoSpaceDN w:val="0"/>
        <w:adjustRightInd w:val="0"/>
        <w:ind w:left="640" w:hanging="640"/>
        <w:rPr>
          <w:noProof/>
        </w:rPr>
      </w:pPr>
      <w:r w:rsidRPr="00DB0748">
        <w:rPr>
          <w:noProof/>
        </w:rPr>
        <w:t>[73]</w:t>
      </w:r>
      <w:r w:rsidRPr="00DB0748">
        <w:rPr>
          <w:noProof/>
        </w:rPr>
        <w:tab/>
        <w:t xml:space="preserve">S. Ding, Y. Li, Z. Shi, and S. Yan, “A protein structural classes prediction method based on predicted secondary structure and PSI-BLAST profile,” </w:t>
      </w:r>
      <w:r w:rsidRPr="00DB0748">
        <w:rPr>
          <w:i/>
          <w:iCs/>
          <w:noProof/>
        </w:rPr>
        <w:t>Biochimie</w:t>
      </w:r>
      <w:r w:rsidRPr="00DB0748">
        <w:rPr>
          <w:noProof/>
        </w:rPr>
        <w:t>, 2014.</w:t>
      </w:r>
    </w:p>
    <w:p w14:paraId="362C8519" w14:textId="77777777" w:rsidR="00DB0748" w:rsidRPr="00DB0748" w:rsidRDefault="00DB0748" w:rsidP="00DB0748">
      <w:pPr>
        <w:widowControl w:val="0"/>
        <w:autoSpaceDE w:val="0"/>
        <w:autoSpaceDN w:val="0"/>
        <w:adjustRightInd w:val="0"/>
        <w:ind w:left="640" w:hanging="640"/>
        <w:rPr>
          <w:noProof/>
        </w:rPr>
      </w:pPr>
      <w:r w:rsidRPr="00DB0748">
        <w:rPr>
          <w:noProof/>
        </w:rPr>
        <w:t>[74]</w:t>
      </w:r>
      <w:r w:rsidRPr="00DB0748">
        <w:rPr>
          <w:noProof/>
        </w:rPr>
        <w:tab/>
        <w:t xml:space="preserve">P. Tao, T. Liu, X. Li, and L. Chen, “Prediction of protein structural class using tri-gram probabilities of position-specific scoring matrix and recursive feature elimination,” </w:t>
      </w:r>
      <w:r w:rsidRPr="00DB0748">
        <w:rPr>
          <w:i/>
          <w:iCs/>
          <w:noProof/>
        </w:rPr>
        <w:t>Amino Acids</w:t>
      </w:r>
      <w:r w:rsidRPr="00DB0748">
        <w:rPr>
          <w:noProof/>
        </w:rPr>
        <w:t>, 2015.</w:t>
      </w:r>
    </w:p>
    <w:p w14:paraId="64FAD2EB" w14:textId="77777777" w:rsidR="00DB0748" w:rsidRPr="00DB0748" w:rsidRDefault="00DB0748" w:rsidP="00DB0748">
      <w:pPr>
        <w:widowControl w:val="0"/>
        <w:autoSpaceDE w:val="0"/>
        <w:autoSpaceDN w:val="0"/>
        <w:adjustRightInd w:val="0"/>
        <w:ind w:left="640" w:hanging="640"/>
        <w:rPr>
          <w:noProof/>
        </w:rPr>
      </w:pPr>
      <w:r w:rsidRPr="00DB0748">
        <w:rPr>
          <w:noProof/>
        </w:rPr>
        <w:t>[75]</w:t>
      </w:r>
      <w:r w:rsidRPr="00DB0748">
        <w:rPr>
          <w:noProof/>
        </w:rPr>
        <w:tab/>
        <w:t xml:space="preserve">L. Zhang, X. Zhao, and L. Kong, “Predict protein structural class for low-similarity sequences by evolutionary difference information into the general form of Chou[U+05F3]s pseudo amino acid composition,” </w:t>
      </w:r>
      <w:r w:rsidRPr="00DB0748">
        <w:rPr>
          <w:i/>
          <w:iCs/>
          <w:noProof/>
        </w:rPr>
        <w:t>J. Theor. Biol.</w:t>
      </w:r>
      <w:r w:rsidRPr="00DB0748">
        <w:rPr>
          <w:noProof/>
        </w:rPr>
        <w:t>, 2014.</w:t>
      </w:r>
    </w:p>
    <w:p w14:paraId="057A5C1D" w14:textId="77777777" w:rsidR="00DB0748" w:rsidRPr="00DB0748" w:rsidRDefault="00DB0748" w:rsidP="00DB0748">
      <w:pPr>
        <w:widowControl w:val="0"/>
        <w:autoSpaceDE w:val="0"/>
        <w:autoSpaceDN w:val="0"/>
        <w:adjustRightInd w:val="0"/>
        <w:ind w:left="640" w:hanging="640"/>
        <w:rPr>
          <w:noProof/>
        </w:rPr>
      </w:pPr>
      <w:r w:rsidRPr="00DB0748">
        <w:rPr>
          <w:noProof/>
        </w:rPr>
        <w:t>[76]</w:t>
      </w:r>
      <w:r w:rsidRPr="00DB0748">
        <w:rPr>
          <w:noProof/>
        </w:rPr>
        <w:tab/>
        <w:t xml:space="preserve">S. Zhang, F. Ye, and X. Yuan, “Using principal component analysis and support vector machine to predict protein structural class for low-similarity sequences via PSSM,” </w:t>
      </w:r>
      <w:r w:rsidRPr="00DB0748">
        <w:rPr>
          <w:i/>
          <w:iCs/>
          <w:noProof/>
        </w:rPr>
        <w:t>J. Biomol. Struct. Dyn.</w:t>
      </w:r>
      <w:r w:rsidRPr="00DB0748">
        <w:rPr>
          <w:noProof/>
        </w:rPr>
        <w:t>, 2012.</w:t>
      </w:r>
    </w:p>
    <w:p w14:paraId="422C76BD" w14:textId="77777777" w:rsidR="00DB0748" w:rsidRPr="00DB0748" w:rsidRDefault="00DB0748" w:rsidP="00DB0748">
      <w:pPr>
        <w:widowControl w:val="0"/>
        <w:autoSpaceDE w:val="0"/>
        <w:autoSpaceDN w:val="0"/>
        <w:adjustRightInd w:val="0"/>
        <w:ind w:left="640" w:hanging="640"/>
        <w:rPr>
          <w:noProof/>
        </w:rPr>
      </w:pPr>
      <w:r w:rsidRPr="00DB0748">
        <w:rPr>
          <w:noProof/>
        </w:rPr>
        <w:t>[77]</w:t>
      </w:r>
      <w:r w:rsidRPr="00DB0748">
        <w:rPr>
          <w:noProof/>
        </w:rPr>
        <w:tab/>
        <w:t xml:space="preserve">H. Saini, G. Raicar, S. Lal, A. Dehzangi, S. Imoto, and A. Sharma, “Protein Fold Recognition Using Genetic Algorithm Optimized Voting Scheme and Profile Bigram,” </w:t>
      </w:r>
      <w:r w:rsidRPr="00DB0748">
        <w:rPr>
          <w:i/>
          <w:iCs/>
          <w:noProof/>
        </w:rPr>
        <w:t>J. Softw.</w:t>
      </w:r>
      <w:r w:rsidRPr="00DB0748">
        <w:rPr>
          <w:noProof/>
        </w:rPr>
        <w:t>, 2016.</w:t>
      </w:r>
    </w:p>
    <w:p w14:paraId="3ED3FEF6" w14:textId="77777777" w:rsidR="00DB0748" w:rsidRPr="00DB0748" w:rsidRDefault="00DB0748" w:rsidP="00DB0748">
      <w:pPr>
        <w:widowControl w:val="0"/>
        <w:autoSpaceDE w:val="0"/>
        <w:autoSpaceDN w:val="0"/>
        <w:adjustRightInd w:val="0"/>
        <w:ind w:left="640" w:hanging="640"/>
        <w:rPr>
          <w:noProof/>
        </w:rPr>
      </w:pPr>
      <w:r w:rsidRPr="00DB0748">
        <w:rPr>
          <w:noProof/>
        </w:rPr>
        <w:t>[78]</w:t>
      </w:r>
      <w:r w:rsidRPr="00DB0748">
        <w:rPr>
          <w:noProof/>
        </w:rPr>
        <w:tab/>
        <w:t xml:space="preserve">J. Zahiri, O. Yaghoubi, M. Mohammad-Noori, R. Ebrahimpour, and A. Masoudi-Nejad, </w:t>
      </w:r>
      <w:r w:rsidRPr="00DB0748">
        <w:rPr>
          <w:noProof/>
        </w:rPr>
        <w:lastRenderedPageBreak/>
        <w:t xml:space="preserve">“PPIevo: Protein-protein interaction prediction from PSSM based evolutionary information,” </w:t>
      </w:r>
      <w:r w:rsidRPr="00DB0748">
        <w:rPr>
          <w:i/>
          <w:iCs/>
          <w:noProof/>
        </w:rPr>
        <w:t>Genomics</w:t>
      </w:r>
      <w:r w:rsidRPr="00DB0748">
        <w:rPr>
          <w:noProof/>
        </w:rPr>
        <w:t>, 2013.</w:t>
      </w:r>
    </w:p>
    <w:p w14:paraId="65E8F616" w14:textId="77777777" w:rsidR="00DB0748" w:rsidRPr="00DB0748" w:rsidRDefault="00DB0748" w:rsidP="00DB0748">
      <w:pPr>
        <w:widowControl w:val="0"/>
        <w:autoSpaceDE w:val="0"/>
        <w:autoSpaceDN w:val="0"/>
        <w:adjustRightInd w:val="0"/>
        <w:ind w:left="640" w:hanging="640"/>
        <w:rPr>
          <w:noProof/>
        </w:rPr>
      </w:pPr>
      <w:r w:rsidRPr="00DB0748">
        <w:rPr>
          <w:noProof/>
        </w:rPr>
        <w:t>[79]</w:t>
      </w:r>
      <w:r w:rsidRPr="00DB0748">
        <w:rPr>
          <w:noProof/>
        </w:rPr>
        <w:tab/>
        <w:t xml:space="preserve">K. C. Chou and H. Bin Shen, “MemType-2L: A Web server for predicting membrane proteins and their types by incorporating evolution information through Pse-PSSM,” </w:t>
      </w:r>
      <w:r w:rsidRPr="00DB0748">
        <w:rPr>
          <w:i/>
          <w:iCs/>
          <w:noProof/>
        </w:rPr>
        <w:t>Biochem. Biophys. Res. Commun.</w:t>
      </w:r>
      <w:r w:rsidRPr="00DB0748">
        <w:rPr>
          <w:noProof/>
        </w:rPr>
        <w:t>, 2007.</w:t>
      </w:r>
    </w:p>
    <w:p w14:paraId="35359836" w14:textId="77777777" w:rsidR="00DB0748" w:rsidRPr="00DB0748" w:rsidRDefault="00DB0748" w:rsidP="00DB0748">
      <w:pPr>
        <w:widowControl w:val="0"/>
        <w:autoSpaceDE w:val="0"/>
        <w:autoSpaceDN w:val="0"/>
        <w:adjustRightInd w:val="0"/>
        <w:ind w:left="640" w:hanging="640"/>
        <w:rPr>
          <w:noProof/>
        </w:rPr>
      </w:pPr>
      <w:r w:rsidRPr="00DB0748">
        <w:rPr>
          <w:noProof/>
        </w:rPr>
        <w:t>[80]</w:t>
      </w:r>
      <w:r w:rsidRPr="00DB0748">
        <w:rPr>
          <w:noProof/>
        </w:rPr>
        <w:tab/>
        <w:t xml:space="preserve">E. Y. T. Juan, W. J. Li, J. H. Jhang, and C. H. Chiu, “Predicting protein subcellular localizations for gram-negative bacteria using DP-PSSM and support vector machines,” in </w:t>
      </w:r>
      <w:r w:rsidRPr="00DB0748">
        <w:rPr>
          <w:i/>
          <w:iCs/>
          <w:noProof/>
        </w:rPr>
        <w:t>Proceedings of the International Conference on Complex, Intelligent and Software Intensive Systems, CISIS 2009</w:t>
      </w:r>
      <w:r w:rsidRPr="00DB0748">
        <w:rPr>
          <w:noProof/>
        </w:rPr>
        <w:t>, 2009.</w:t>
      </w:r>
    </w:p>
    <w:p w14:paraId="641D30DF" w14:textId="77777777" w:rsidR="00DB0748" w:rsidRPr="00DB0748" w:rsidRDefault="00DB0748" w:rsidP="00DB0748">
      <w:pPr>
        <w:widowControl w:val="0"/>
        <w:autoSpaceDE w:val="0"/>
        <w:autoSpaceDN w:val="0"/>
        <w:adjustRightInd w:val="0"/>
        <w:ind w:left="640" w:hanging="640"/>
        <w:rPr>
          <w:noProof/>
        </w:rPr>
      </w:pPr>
      <w:r w:rsidRPr="00DB0748">
        <w:rPr>
          <w:noProof/>
        </w:rPr>
        <w:t>[81]</w:t>
      </w:r>
      <w:r w:rsidRPr="00DB0748">
        <w:rPr>
          <w:noProof/>
        </w:rPr>
        <w:tab/>
        <w:t xml:space="preserve">L. Zou, C. Nan, F. Hu, and J. Hancock, “Accurate prediction of bacterial type IV secreted effectors using amino acid composition and PSSM profiles,” </w:t>
      </w:r>
      <w:r w:rsidRPr="00DB0748">
        <w:rPr>
          <w:i/>
          <w:iCs/>
          <w:noProof/>
        </w:rPr>
        <w:t>Bioinformatics</w:t>
      </w:r>
      <w:r w:rsidRPr="00DB0748">
        <w:rPr>
          <w:noProof/>
        </w:rPr>
        <w:t>, 2013.</w:t>
      </w:r>
    </w:p>
    <w:p w14:paraId="4EE8D25F" w14:textId="77777777" w:rsidR="00DB0748" w:rsidRPr="00DB0748" w:rsidRDefault="00DB0748" w:rsidP="00DB0748">
      <w:pPr>
        <w:widowControl w:val="0"/>
        <w:autoSpaceDE w:val="0"/>
        <w:autoSpaceDN w:val="0"/>
        <w:adjustRightInd w:val="0"/>
        <w:ind w:left="640" w:hanging="640"/>
        <w:rPr>
          <w:noProof/>
        </w:rPr>
      </w:pPr>
      <w:r w:rsidRPr="00DB0748">
        <w:rPr>
          <w:noProof/>
        </w:rPr>
        <w:t>[82]</w:t>
      </w:r>
      <w:r w:rsidRPr="00DB0748">
        <w:rPr>
          <w:noProof/>
        </w:rPr>
        <w:tab/>
        <w:t xml:space="preserve">C. W. Cheng, E. C. Y. Su, J. K. Hwang, T. Y. Sung, and W. L. Hsu, “Predicting RNA-binding sites of proteins using support vector machines and evolutionary information,” in </w:t>
      </w:r>
      <w:r w:rsidRPr="00DB0748">
        <w:rPr>
          <w:i/>
          <w:iCs/>
          <w:noProof/>
        </w:rPr>
        <w:t>BMC Bioinformatics</w:t>
      </w:r>
      <w:r w:rsidRPr="00DB0748">
        <w:rPr>
          <w:noProof/>
        </w:rPr>
        <w:t>, 2008.</w:t>
      </w:r>
    </w:p>
    <w:p w14:paraId="54DB6DE9" w14:textId="77777777" w:rsidR="00DB0748" w:rsidRPr="00DB0748" w:rsidRDefault="00DB0748" w:rsidP="00DB0748">
      <w:pPr>
        <w:widowControl w:val="0"/>
        <w:autoSpaceDE w:val="0"/>
        <w:autoSpaceDN w:val="0"/>
        <w:adjustRightInd w:val="0"/>
        <w:ind w:left="640" w:hanging="640"/>
        <w:rPr>
          <w:noProof/>
        </w:rPr>
      </w:pPr>
      <w:r w:rsidRPr="00DB0748">
        <w:rPr>
          <w:noProof/>
        </w:rPr>
        <w:t>[83]</w:t>
      </w:r>
      <w:r w:rsidRPr="00DB0748">
        <w:rPr>
          <w:noProof/>
        </w:rPr>
        <w:tab/>
        <w:t xml:space="preserve">J. C. Jeong, X. Lin, and X. W. Chen, “On position-specific scoring matrix for protein function prediction,” </w:t>
      </w:r>
      <w:r w:rsidRPr="00DB0748">
        <w:rPr>
          <w:i/>
          <w:iCs/>
          <w:noProof/>
        </w:rPr>
        <w:t>IEEE/ACM Trans. Comput. Biol. Bioinforma.</w:t>
      </w:r>
      <w:r w:rsidRPr="00DB0748">
        <w:rPr>
          <w:noProof/>
        </w:rPr>
        <w:t>, 2011.</w:t>
      </w:r>
    </w:p>
    <w:p w14:paraId="011476F7" w14:textId="77777777" w:rsidR="00DB0748" w:rsidRPr="00DB0748" w:rsidRDefault="00DB0748" w:rsidP="00DB0748">
      <w:pPr>
        <w:widowControl w:val="0"/>
        <w:autoSpaceDE w:val="0"/>
        <w:autoSpaceDN w:val="0"/>
        <w:adjustRightInd w:val="0"/>
        <w:ind w:left="640" w:hanging="640"/>
        <w:rPr>
          <w:noProof/>
        </w:rPr>
      </w:pPr>
      <w:r w:rsidRPr="00DB0748">
        <w:rPr>
          <w:noProof/>
        </w:rPr>
        <w:t>[84]</w:t>
      </w:r>
      <w:r w:rsidRPr="00DB0748">
        <w:rPr>
          <w:noProof/>
        </w:rPr>
        <w:tab/>
        <w:t xml:space="preserve">J. Palme, S. Hochreiter, and U. Bodenhofer, “KeBABS: An R package for kernel-based analysis of biological sequences,” </w:t>
      </w:r>
      <w:r w:rsidRPr="00DB0748">
        <w:rPr>
          <w:i/>
          <w:iCs/>
          <w:noProof/>
        </w:rPr>
        <w:t>Bioinformatics</w:t>
      </w:r>
      <w:r w:rsidRPr="00DB0748">
        <w:rPr>
          <w:noProof/>
        </w:rPr>
        <w:t>, 2015.</w:t>
      </w:r>
    </w:p>
    <w:p w14:paraId="092483C0" w14:textId="77777777" w:rsidR="00DB0748" w:rsidRPr="00DB0748" w:rsidRDefault="00DB0748" w:rsidP="00DB0748">
      <w:pPr>
        <w:widowControl w:val="0"/>
        <w:autoSpaceDE w:val="0"/>
        <w:autoSpaceDN w:val="0"/>
        <w:adjustRightInd w:val="0"/>
        <w:ind w:left="640" w:hanging="640"/>
        <w:rPr>
          <w:noProof/>
        </w:rPr>
      </w:pPr>
      <w:r w:rsidRPr="00DB0748">
        <w:rPr>
          <w:noProof/>
        </w:rPr>
        <w:t>[85]</w:t>
      </w:r>
      <w:r w:rsidRPr="00DB0748">
        <w:rPr>
          <w:noProof/>
        </w:rPr>
        <w:tab/>
        <w:t xml:space="preserve">NumPy, “NumPy — NumPy,” </w:t>
      </w:r>
      <w:r w:rsidRPr="00DB0748">
        <w:rPr>
          <w:i/>
          <w:iCs/>
          <w:noProof/>
        </w:rPr>
        <w:t>NumPy Website</w:t>
      </w:r>
      <w:r w:rsidRPr="00DB0748">
        <w:rPr>
          <w:noProof/>
        </w:rPr>
        <w:t>, 2017. .</w:t>
      </w:r>
    </w:p>
    <w:p w14:paraId="58DF220F" w14:textId="77777777" w:rsidR="00DB0748" w:rsidRPr="00DB0748" w:rsidRDefault="00DB0748" w:rsidP="00DB0748">
      <w:pPr>
        <w:widowControl w:val="0"/>
        <w:autoSpaceDE w:val="0"/>
        <w:autoSpaceDN w:val="0"/>
        <w:adjustRightInd w:val="0"/>
        <w:ind w:left="640" w:hanging="640"/>
        <w:rPr>
          <w:noProof/>
        </w:rPr>
      </w:pPr>
      <w:r w:rsidRPr="00DB0748">
        <w:rPr>
          <w:noProof/>
        </w:rPr>
        <w:t>[86]</w:t>
      </w:r>
      <w:r w:rsidRPr="00DB0748">
        <w:rPr>
          <w:noProof/>
        </w:rPr>
        <w:tab/>
        <w:t xml:space="preserve">S. Kawashima and M. Kanehisa, “AAindex: Amino acid index database,” </w:t>
      </w:r>
      <w:r w:rsidRPr="00DB0748">
        <w:rPr>
          <w:i/>
          <w:iCs/>
          <w:noProof/>
        </w:rPr>
        <w:t>Nucleic Acids Research</w:t>
      </w:r>
      <w:r w:rsidRPr="00DB0748">
        <w:rPr>
          <w:noProof/>
        </w:rPr>
        <w:t>. 2000.</w:t>
      </w:r>
    </w:p>
    <w:p w14:paraId="032A7F78" w14:textId="77777777" w:rsidR="00DB0748" w:rsidRPr="00DB0748" w:rsidRDefault="00DB0748" w:rsidP="00DB0748">
      <w:pPr>
        <w:widowControl w:val="0"/>
        <w:autoSpaceDE w:val="0"/>
        <w:autoSpaceDN w:val="0"/>
        <w:adjustRightInd w:val="0"/>
        <w:ind w:left="640" w:hanging="640"/>
        <w:rPr>
          <w:noProof/>
        </w:rPr>
      </w:pPr>
      <w:r w:rsidRPr="00DB0748">
        <w:rPr>
          <w:noProof/>
        </w:rPr>
        <w:t>[87]</w:t>
      </w:r>
      <w:r w:rsidRPr="00DB0748">
        <w:rPr>
          <w:noProof/>
        </w:rPr>
        <w:tab/>
        <w:t xml:space="preserve">B. E. Suzek, H. Huang, P. McGarvey, R. Mazumder, and C. H. Wu, “UniRef: Comprehensive and non-redundant UniProt reference clusters,” </w:t>
      </w:r>
      <w:r w:rsidRPr="00DB0748">
        <w:rPr>
          <w:i/>
          <w:iCs/>
          <w:noProof/>
        </w:rPr>
        <w:t>Bioinformatics</w:t>
      </w:r>
      <w:r w:rsidRPr="00DB0748">
        <w:rPr>
          <w:noProof/>
        </w:rPr>
        <w:t>, 2007.</w:t>
      </w:r>
    </w:p>
    <w:p w14:paraId="1068CA81" w14:textId="77777777" w:rsidR="00DB0748" w:rsidRPr="00DB0748" w:rsidRDefault="00DB0748" w:rsidP="00DB0748">
      <w:pPr>
        <w:widowControl w:val="0"/>
        <w:autoSpaceDE w:val="0"/>
        <w:autoSpaceDN w:val="0"/>
        <w:adjustRightInd w:val="0"/>
        <w:ind w:left="640" w:hanging="640"/>
        <w:rPr>
          <w:noProof/>
        </w:rPr>
      </w:pPr>
      <w:r w:rsidRPr="00DB0748">
        <w:rPr>
          <w:noProof/>
        </w:rPr>
        <w:t>[88]</w:t>
      </w:r>
      <w:r w:rsidRPr="00DB0748">
        <w:rPr>
          <w:noProof/>
        </w:rPr>
        <w:tab/>
        <w:t xml:space="preserve">B. E. Boser, I. M. Guyon, and V. N. Vapnik, “Training algorithm for optimal margin classifiers,” in </w:t>
      </w:r>
      <w:r w:rsidRPr="00DB0748">
        <w:rPr>
          <w:i/>
          <w:iCs/>
          <w:noProof/>
        </w:rPr>
        <w:t>Proceedings of the Fifth Annual ACM Workshop on Computational Learning Theory</w:t>
      </w:r>
      <w:r w:rsidRPr="00DB0748">
        <w:rPr>
          <w:noProof/>
        </w:rPr>
        <w:t>, 1992.</w:t>
      </w:r>
    </w:p>
    <w:p w14:paraId="1F2D7B47" w14:textId="77777777" w:rsidR="00DB0748" w:rsidRPr="00DB0748" w:rsidRDefault="00DB0748" w:rsidP="00DB0748">
      <w:pPr>
        <w:widowControl w:val="0"/>
        <w:autoSpaceDE w:val="0"/>
        <w:autoSpaceDN w:val="0"/>
        <w:adjustRightInd w:val="0"/>
        <w:ind w:left="640" w:hanging="640"/>
        <w:rPr>
          <w:noProof/>
        </w:rPr>
      </w:pPr>
      <w:r w:rsidRPr="00DB0748">
        <w:rPr>
          <w:noProof/>
        </w:rPr>
        <w:t>[89]</w:t>
      </w:r>
      <w:r w:rsidRPr="00DB0748">
        <w:rPr>
          <w:noProof/>
        </w:rPr>
        <w:tab/>
        <w:t xml:space="preserve">M. Aly and &lt;malaa@caltech Edu&gt;, “Survey on multiclass classification methods,” </w:t>
      </w:r>
      <w:r w:rsidRPr="00DB0748">
        <w:rPr>
          <w:i/>
          <w:iCs/>
          <w:noProof/>
        </w:rPr>
        <w:t>Neural Netw</w:t>
      </w:r>
      <w:r w:rsidRPr="00DB0748">
        <w:rPr>
          <w:noProof/>
        </w:rPr>
        <w:t>, 2005.</w:t>
      </w:r>
    </w:p>
    <w:p w14:paraId="2EDF170E" w14:textId="77777777" w:rsidR="00DB0748" w:rsidRPr="00DB0748" w:rsidRDefault="00DB0748" w:rsidP="00DB0748">
      <w:pPr>
        <w:widowControl w:val="0"/>
        <w:autoSpaceDE w:val="0"/>
        <w:autoSpaceDN w:val="0"/>
        <w:adjustRightInd w:val="0"/>
        <w:ind w:left="640" w:hanging="640"/>
        <w:rPr>
          <w:noProof/>
        </w:rPr>
      </w:pPr>
      <w:r w:rsidRPr="00DB0748">
        <w:rPr>
          <w:noProof/>
        </w:rPr>
        <w:t>[90]</w:t>
      </w:r>
      <w:r w:rsidRPr="00DB0748">
        <w:rPr>
          <w:noProof/>
        </w:rPr>
        <w:tab/>
        <w:t xml:space="preserve">F. Pedregosa </w:t>
      </w:r>
      <w:r w:rsidRPr="00DB0748">
        <w:rPr>
          <w:i/>
          <w:iCs/>
          <w:noProof/>
        </w:rPr>
        <w:t>et al.</w:t>
      </w:r>
      <w:r w:rsidRPr="00DB0748">
        <w:rPr>
          <w:noProof/>
        </w:rPr>
        <w:t xml:space="preserve">, “Scikit-learn: Machine learning in Python,” </w:t>
      </w:r>
      <w:r w:rsidRPr="00DB0748">
        <w:rPr>
          <w:i/>
          <w:iCs/>
          <w:noProof/>
        </w:rPr>
        <w:t>J. Mach. Learn. Res.</w:t>
      </w:r>
      <w:r w:rsidRPr="00DB0748">
        <w:rPr>
          <w:noProof/>
        </w:rPr>
        <w:t>, 2011.</w:t>
      </w:r>
    </w:p>
    <w:p w14:paraId="3F8439C5" w14:textId="77777777" w:rsidR="00DB0748" w:rsidRPr="00DB0748" w:rsidRDefault="00DB0748" w:rsidP="00DB0748">
      <w:pPr>
        <w:widowControl w:val="0"/>
        <w:autoSpaceDE w:val="0"/>
        <w:autoSpaceDN w:val="0"/>
        <w:adjustRightInd w:val="0"/>
        <w:ind w:left="640" w:hanging="640"/>
        <w:rPr>
          <w:noProof/>
        </w:rPr>
      </w:pPr>
      <w:r w:rsidRPr="00DB0748">
        <w:rPr>
          <w:noProof/>
        </w:rPr>
        <w:t>[91]</w:t>
      </w:r>
      <w:r w:rsidRPr="00DB0748">
        <w:rPr>
          <w:noProof/>
        </w:rPr>
        <w:tab/>
        <w:t xml:space="preserve">G. P. Rédei, “BLASTP,” in </w:t>
      </w:r>
      <w:r w:rsidRPr="00DB0748">
        <w:rPr>
          <w:i/>
          <w:iCs/>
          <w:noProof/>
        </w:rPr>
        <w:t>Encyclopedia of Genetics, Genomics, Proteomics and Informatics</w:t>
      </w:r>
      <w:r w:rsidRPr="00DB0748">
        <w:rPr>
          <w:noProof/>
        </w:rPr>
        <w:t>, 2008.</w:t>
      </w:r>
    </w:p>
    <w:p w14:paraId="6C433BE4" w14:textId="5BF91337" w:rsidR="00FE4F3B" w:rsidRPr="00FE4F3B" w:rsidRDefault="00F71C4F" w:rsidP="00206617">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ke Jindra" w:date="2021-03-02T10:22:00Z" w:initials="MJ">
    <w:p w14:paraId="4E8B230B" w14:textId="36277B4B" w:rsidR="00642F17" w:rsidRDefault="00642F17">
      <w:pPr>
        <w:pStyle w:val="CommentText"/>
      </w:pPr>
      <w:r>
        <w:rPr>
          <w:rStyle w:val="CommentReference"/>
        </w:rPr>
        <w:annotationRef/>
      </w:r>
      <w:r>
        <w:t xml:space="preserve">I meant alcohols in this piece. Synthetic processes to free fatty acids are not industrially relevant because ag sources are </w:t>
      </w:r>
      <w:proofErr w:type="gramStart"/>
      <w:r>
        <w:t>available</w:t>
      </w:r>
      <w:proofErr w:type="gramEnd"/>
    </w:p>
  </w:comment>
  <w:comment w:id="48" w:author="Banerjee, Deepro" w:date="2021-02-28T09:39:00Z" w:initials="BD">
    <w:p w14:paraId="5F0F2F29" w14:textId="75B03043" w:rsidR="00642F17" w:rsidRDefault="00642F17">
      <w:pPr>
        <w:pStyle w:val="CommentText"/>
      </w:pPr>
      <w:r>
        <w:rPr>
          <w:rStyle w:val="CommentReference"/>
        </w:rPr>
        <w:annotationRef/>
      </w:r>
      <w:r>
        <w:t>Something novel about acyl ACP TE substrate specificity character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8B230B" w15:done="0"/>
  <w15:commentEx w15:paraId="5F0F2F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904D" w16cex:dateUtc="2021-03-02T16:22:00Z"/>
  <w16cex:commentExtensible w16cex:durableId="23E5E33B" w16cex:dateUtc="2021-02-2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8B230B" w16cid:durableId="23E8904D"/>
  <w16cid:commentId w16cid:paraId="5F0F2F29" w16cid:durableId="23E5E3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ke Jindra">
    <w15:presenceInfo w15:providerId="None" w15:userId="Mike Jindra"/>
  </w15:person>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1009E"/>
    <w:rsid w:val="0001231C"/>
    <w:rsid w:val="00024A1B"/>
    <w:rsid w:val="000256FA"/>
    <w:rsid w:val="0002703C"/>
    <w:rsid w:val="00030EE4"/>
    <w:rsid w:val="00055654"/>
    <w:rsid w:val="000667FA"/>
    <w:rsid w:val="00073147"/>
    <w:rsid w:val="000759BB"/>
    <w:rsid w:val="000841E8"/>
    <w:rsid w:val="000871F8"/>
    <w:rsid w:val="000879E1"/>
    <w:rsid w:val="00092FCC"/>
    <w:rsid w:val="00093409"/>
    <w:rsid w:val="000B37BE"/>
    <w:rsid w:val="000B76BD"/>
    <w:rsid w:val="000C4997"/>
    <w:rsid w:val="000D54C8"/>
    <w:rsid w:val="000D76C5"/>
    <w:rsid w:val="000E4F12"/>
    <w:rsid w:val="00103A7B"/>
    <w:rsid w:val="00103D10"/>
    <w:rsid w:val="00105045"/>
    <w:rsid w:val="001104BF"/>
    <w:rsid w:val="00110CDC"/>
    <w:rsid w:val="00130F18"/>
    <w:rsid w:val="00131486"/>
    <w:rsid w:val="00147608"/>
    <w:rsid w:val="00156EAF"/>
    <w:rsid w:val="00163287"/>
    <w:rsid w:val="00165B22"/>
    <w:rsid w:val="001665F3"/>
    <w:rsid w:val="0019236C"/>
    <w:rsid w:val="0019466C"/>
    <w:rsid w:val="001B5896"/>
    <w:rsid w:val="001C10CF"/>
    <w:rsid w:val="001F1E28"/>
    <w:rsid w:val="001F6CE6"/>
    <w:rsid w:val="00202799"/>
    <w:rsid w:val="00206617"/>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4BF4"/>
    <w:rsid w:val="0028247A"/>
    <w:rsid w:val="002A22A2"/>
    <w:rsid w:val="002A39E0"/>
    <w:rsid w:val="002A42BF"/>
    <w:rsid w:val="002A71CF"/>
    <w:rsid w:val="002B4095"/>
    <w:rsid w:val="002B6DAA"/>
    <w:rsid w:val="002C3D84"/>
    <w:rsid w:val="002D799E"/>
    <w:rsid w:val="002E3181"/>
    <w:rsid w:val="002E4FC9"/>
    <w:rsid w:val="002E5D60"/>
    <w:rsid w:val="003077B2"/>
    <w:rsid w:val="00313E8E"/>
    <w:rsid w:val="00316422"/>
    <w:rsid w:val="00320921"/>
    <w:rsid w:val="00333929"/>
    <w:rsid w:val="00333E87"/>
    <w:rsid w:val="00334696"/>
    <w:rsid w:val="00342D77"/>
    <w:rsid w:val="003432D1"/>
    <w:rsid w:val="00350D82"/>
    <w:rsid w:val="00361DBF"/>
    <w:rsid w:val="003653CC"/>
    <w:rsid w:val="003723A5"/>
    <w:rsid w:val="003747B3"/>
    <w:rsid w:val="00374ADF"/>
    <w:rsid w:val="00376A88"/>
    <w:rsid w:val="00380AC3"/>
    <w:rsid w:val="00394850"/>
    <w:rsid w:val="00394C46"/>
    <w:rsid w:val="0039613A"/>
    <w:rsid w:val="003A7485"/>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F168C"/>
    <w:rsid w:val="004005FD"/>
    <w:rsid w:val="004007A6"/>
    <w:rsid w:val="004016C0"/>
    <w:rsid w:val="00404500"/>
    <w:rsid w:val="0041414D"/>
    <w:rsid w:val="00433BF5"/>
    <w:rsid w:val="00435250"/>
    <w:rsid w:val="004378E0"/>
    <w:rsid w:val="00451622"/>
    <w:rsid w:val="00451DEA"/>
    <w:rsid w:val="00453B27"/>
    <w:rsid w:val="004558A2"/>
    <w:rsid w:val="00460DC5"/>
    <w:rsid w:val="00461155"/>
    <w:rsid w:val="004660B8"/>
    <w:rsid w:val="00484B10"/>
    <w:rsid w:val="00485A0F"/>
    <w:rsid w:val="00487170"/>
    <w:rsid w:val="004909A7"/>
    <w:rsid w:val="004B3031"/>
    <w:rsid w:val="004B6806"/>
    <w:rsid w:val="004C17D6"/>
    <w:rsid w:val="004C5A41"/>
    <w:rsid w:val="004D3519"/>
    <w:rsid w:val="004E7DB4"/>
    <w:rsid w:val="004F1A12"/>
    <w:rsid w:val="004F26FC"/>
    <w:rsid w:val="004F51A2"/>
    <w:rsid w:val="004F5755"/>
    <w:rsid w:val="005020FA"/>
    <w:rsid w:val="005031FD"/>
    <w:rsid w:val="00520784"/>
    <w:rsid w:val="0052298B"/>
    <w:rsid w:val="00526AC6"/>
    <w:rsid w:val="005365B9"/>
    <w:rsid w:val="00543DBA"/>
    <w:rsid w:val="00544156"/>
    <w:rsid w:val="00551EA1"/>
    <w:rsid w:val="00555405"/>
    <w:rsid w:val="00566D0D"/>
    <w:rsid w:val="005815C4"/>
    <w:rsid w:val="0058206B"/>
    <w:rsid w:val="005837FD"/>
    <w:rsid w:val="005930BC"/>
    <w:rsid w:val="005A1606"/>
    <w:rsid w:val="005A3D95"/>
    <w:rsid w:val="005A3ED7"/>
    <w:rsid w:val="005B154A"/>
    <w:rsid w:val="005B50BF"/>
    <w:rsid w:val="005C4449"/>
    <w:rsid w:val="005D0791"/>
    <w:rsid w:val="005D1CDB"/>
    <w:rsid w:val="005D3511"/>
    <w:rsid w:val="005D52E3"/>
    <w:rsid w:val="005E2453"/>
    <w:rsid w:val="005E46E7"/>
    <w:rsid w:val="005E7E98"/>
    <w:rsid w:val="005F3ACB"/>
    <w:rsid w:val="005F68BE"/>
    <w:rsid w:val="00603045"/>
    <w:rsid w:val="00613613"/>
    <w:rsid w:val="00616F3E"/>
    <w:rsid w:val="006179F6"/>
    <w:rsid w:val="00620141"/>
    <w:rsid w:val="00620A13"/>
    <w:rsid w:val="00633198"/>
    <w:rsid w:val="00642825"/>
    <w:rsid w:val="00642F17"/>
    <w:rsid w:val="00647576"/>
    <w:rsid w:val="00651092"/>
    <w:rsid w:val="00671CD2"/>
    <w:rsid w:val="006807CA"/>
    <w:rsid w:val="00681358"/>
    <w:rsid w:val="0068626C"/>
    <w:rsid w:val="00686EDB"/>
    <w:rsid w:val="006A0F40"/>
    <w:rsid w:val="006A1F7D"/>
    <w:rsid w:val="006A4F39"/>
    <w:rsid w:val="006A7A12"/>
    <w:rsid w:val="006C0A54"/>
    <w:rsid w:val="006D1D82"/>
    <w:rsid w:val="006D214F"/>
    <w:rsid w:val="006D51B2"/>
    <w:rsid w:val="006E0D56"/>
    <w:rsid w:val="006E16CF"/>
    <w:rsid w:val="006E3302"/>
    <w:rsid w:val="006E376D"/>
    <w:rsid w:val="006E5DF3"/>
    <w:rsid w:val="006F14A3"/>
    <w:rsid w:val="00700681"/>
    <w:rsid w:val="00710AFD"/>
    <w:rsid w:val="007130AB"/>
    <w:rsid w:val="00715CF2"/>
    <w:rsid w:val="00716505"/>
    <w:rsid w:val="00716D69"/>
    <w:rsid w:val="00731E7C"/>
    <w:rsid w:val="007365B4"/>
    <w:rsid w:val="0073759E"/>
    <w:rsid w:val="007422C7"/>
    <w:rsid w:val="007426CC"/>
    <w:rsid w:val="00743D80"/>
    <w:rsid w:val="00743E0A"/>
    <w:rsid w:val="00743EB2"/>
    <w:rsid w:val="00750394"/>
    <w:rsid w:val="00760E6A"/>
    <w:rsid w:val="00762633"/>
    <w:rsid w:val="00764BB4"/>
    <w:rsid w:val="007706F5"/>
    <w:rsid w:val="00770C03"/>
    <w:rsid w:val="007748C3"/>
    <w:rsid w:val="00777848"/>
    <w:rsid w:val="00791ED6"/>
    <w:rsid w:val="007923C7"/>
    <w:rsid w:val="00793BE1"/>
    <w:rsid w:val="007947D7"/>
    <w:rsid w:val="007B2F57"/>
    <w:rsid w:val="007B735B"/>
    <w:rsid w:val="007C46AC"/>
    <w:rsid w:val="007C7A8E"/>
    <w:rsid w:val="007D6213"/>
    <w:rsid w:val="007E07C5"/>
    <w:rsid w:val="007E1763"/>
    <w:rsid w:val="007E4B07"/>
    <w:rsid w:val="007F2751"/>
    <w:rsid w:val="008031B3"/>
    <w:rsid w:val="0080517B"/>
    <w:rsid w:val="00805D5C"/>
    <w:rsid w:val="008169AA"/>
    <w:rsid w:val="00833D66"/>
    <w:rsid w:val="00835BFF"/>
    <w:rsid w:val="008510CD"/>
    <w:rsid w:val="00860631"/>
    <w:rsid w:val="00885966"/>
    <w:rsid w:val="008927C4"/>
    <w:rsid w:val="008955AF"/>
    <w:rsid w:val="00896505"/>
    <w:rsid w:val="008970E6"/>
    <w:rsid w:val="008A05F3"/>
    <w:rsid w:val="008A575C"/>
    <w:rsid w:val="008B4ABD"/>
    <w:rsid w:val="008B5D8D"/>
    <w:rsid w:val="008C1647"/>
    <w:rsid w:val="008C66EF"/>
    <w:rsid w:val="008C785B"/>
    <w:rsid w:val="008E4D9E"/>
    <w:rsid w:val="008E4FA9"/>
    <w:rsid w:val="008F38B1"/>
    <w:rsid w:val="00905443"/>
    <w:rsid w:val="00915F0C"/>
    <w:rsid w:val="00916488"/>
    <w:rsid w:val="00923CB9"/>
    <w:rsid w:val="009301B0"/>
    <w:rsid w:val="00937355"/>
    <w:rsid w:val="009400FC"/>
    <w:rsid w:val="0094502F"/>
    <w:rsid w:val="00945358"/>
    <w:rsid w:val="00953846"/>
    <w:rsid w:val="009611FD"/>
    <w:rsid w:val="00974BBA"/>
    <w:rsid w:val="00975D7F"/>
    <w:rsid w:val="00993A9B"/>
    <w:rsid w:val="00995ACC"/>
    <w:rsid w:val="009C46D7"/>
    <w:rsid w:val="009C56FB"/>
    <w:rsid w:val="009E2077"/>
    <w:rsid w:val="009E2C39"/>
    <w:rsid w:val="009E320C"/>
    <w:rsid w:val="009F0B50"/>
    <w:rsid w:val="009F1EA5"/>
    <w:rsid w:val="00A066FE"/>
    <w:rsid w:val="00A17E40"/>
    <w:rsid w:val="00A264A1"/>
    <w:rsid w:val="00A349B7"/>
    <w:rsid w:val="00A40B20"/>
    <w:rsid w:val="00A46CEE"/>
    <w:rsid w:val="00A61E10"/>
    <w:rsid w:val="00A626B1"/>
    <w:rsid w:val="00A70136"/>
    <w:rsid w:val="00A7297A"/>
    <w:rsid w:val="00A93E92"/>
    <w:rsid w:val="00A94FCA"/>
    <w:rsid w:val="00A958E3"/>
    <w:rsid w:val="00A96710"/>
    <w:rsid w:val="00AA102F"/>
    <w:rsid w:val="00AB08D3"/>
    <w:rsid w:val="00AB363B"/>
    <w:rsid w:val="00AB6139"/>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41895"/>
    <w:rsid w:val="00B502A0"/>
    <w:rsid w:val="00B5516B"/>
    <w:rsid w:val="00B8059B"/>
    <w:rsid w:val="00B80631"/>
    <w:rsid w:val="00B852C2"/>
    <w:rsid w:val="00B87E71"/>
    <w:rsid w:val="00B92FFD"/>
    <w:rsid w:val="00BA035B"/>
    <w:rsid w:val="00BA3E24"/>
    <w:rsid w:val="00BD1762"/>
    <w:rsid w:val="00BD74AE"/>
    <w:rsid w:val="00BE51F5"/>
    <w:rsid w:val="00BF3C99"/>
    <w:rsid w:val="00BF52DB"/>
    <w:rsid w:val="00BF6383"/>
    <w:rsid w:val="00C055E6"/>
    <w:rsid w:val="00C105F5"/>
    <w:rsid w:val="00C10757"/>
    <w:rsid w:val="00C10DDE"/>
    <w:rsid w:val="00C12657"/>
    <w:rsid w:val="00C15DD4"/>
    <w:rsid w:val="00C17264"/>
    <w:rsid w:val="00C3109E"/>
    <w:rsid w:val="00C34947"/>
    <w:rsid w:val="00C44A02"/>
    <w:rsid w:val="00C44DA3"/>
    <w:rsid w:val="00C47774"/>
    <w:rsid w:val="00C47D21"/>
    <w:rsid w:val="00C515E3"/>
    <w:rsid w:val="00C52468"/>
    <w:rsid w:val="00C62A38"/>
    <w:rsid w:val="00C75574"/>
    <w:rsid w:val="00C873C5"/>
    <w:rsid w:val="00C87CF0"/>
    <w:rsid w:val="00C957A9"/>
    <w:rsid w:val="00C96AA2"/>
    <w:rsid w:val="00CC1103"/>
    <w:rsid w:val="00CC1D45"/>
    <w:rsid w:val="00CC4172"/>
    <w:rsid w:val="00CC5B1F"/>
    <w:rsid w:val="00CD3158"/>
    <w:rsid w:val="00CD325A"/>
    <w:rsid w:val="00CD49D0"/>
    <w:rsid w:val="00CD5B8E"/>
    <w:rsid w:val="00CE52E1"/>
    <w:rsid w:val="00CE7FAF"/>
    <w:rsid w:val="00CF5E63"/>
    <w:rsid w:val="00D04496"/>
    <w:rsid w:val="00D13EA4"/>
    <w:rsid w:val="00D15562"/>
    <w:rsid w:val="00D32579"/>
    <w:rsid w:val="00D35581"/>
    <w:rsid w:val="00D379B6"/>
    <w:rsid w:val="00D4229C"/>
    <w:rsid w:val="00D56144"/>
    <w:rsid w:val="00D57D1C"/>
    <w:rsid w:val="00D646D1"/>
    <w:rsid w:val="00D7200A"/>
    <w:rsid w:val="00D7223F"/>
    <w:rsid w:val="00D75FCC"/>
    <w:rsid w:val="00D766D1"/>
    <w:rsid w:val="00D84877"/>
    <w:rsid w:val="00D84C1E"/>
    <w:rsid w:val="00D84CCC"/>
    <w:rsid w:val="00D9510F"/>
    <w:rsid w:val="00DA1F82"/>
    <w:rsid w:val="00DA3A89"/>
    <w:rsid w:val="00DB0748"/>
    <w:rsid w:val="00DB40A3"/>
    <w:rsid w:val="00DC1618"/>
    <w:rsid w:val="00DC2DBE"/>
    <w:rsid w:val="00DC5C9D"/>
    <w:rsid w:val="00DD3FAE"/>
    <w:rsid w:val="00DD567B"/>
    <w:rsid w:val="00DE4E15"/>
    <w:rsid w:val="00DF0D8C"/>
    <w:rsid w:val="00E068A4"/>
    <w:rsid w:val="00E079DB"/>
    <w:rsid w:val="00E11F00"/>
    <w:rsid w:val="00E138BD"/>
    <w:rsid w:val="00E1743B"/>
    <w:rsid w:val="00E21D56"/>
    <w:rsid w:val="00E32C53"/>
    <w:rsid w:val="00E434D3"/>
    <w:rsid w:val="00E43EBD"/>
    <w:rsid w:val="00E514DB"/>
    <w:rsid w:val="00E518E0"/>
    <w:rsid w:val="00E62E4F"/>
    <w:rsid w:val="00E63DB2"/>
    <w:rsid w:val="00E65C02"/>
    <w:rsid w:val="00E66187"/>
    <w:rsid w:val="00E67FB7"/>
    <w:rsid w:val="00E70630"/>
    <w:rsid w:val="00E7188A"/>
    <w:rsid w:val="00E72206"/>
    <w:rsid w:val="00E750FA"/>
    <w:rsid w:val="00E86D44"/>
    <w:rsid w:val="00E92BC2"/>
    <w:rsid w:val="00E9566B"/>
    <w:rsid w:val="00E97FAF"/>
    <w:rsid w:val="00EA257F"/>
    <w:rsid w:val="00EA5CAF"/>
    <w:rsid w:val="00EA6582"/>
    <w:rsid w:val="00EB4DCC"/>
    <w:rsid w:val="00EC48CB"/>
    <w:rsid w:val="00EC5169"/>
    <w:rsid w:val="00EC5306"/>
    <w:rsid w:val="00ED2DEE"/>
    <w:rsid w:val="00EE31EB"/>
    <w:rsid w:val="00EF48A3"/>
    <w:rsid w:val="00EF63B2"/>
    <w:rsid w:val="00F01257"/>
    <w:rsid w:val="00F020D7"/>
    <w:rsid w:val="00F048D7"/>
    <w:rsid w:val="00F148B6"/>
    <w:rsid w:val="00F22339"/>
    <w:rsid w:val="00F24535"/>
    <w:rsid w:val="00F2612C"/>
    <w:rsid w:val="00F35C4B"/>
    <w:rsid w:val="00F35DD3"/>
    <w:rsid w:val="00F40DF7"/>
    <w:rsid w:val="00F4715D"/>
    <w:rsid w:val="00F47D14"/>
    <w:rsid w:val="00F5194F"/>
    <w:rsid w:val="00F54801"/>
    <w:rsid w:val="00F60FA7"/>
    <w:rsid w:val="00F61F06"/>
    <w:rsid w:val="00F659AC"/>
    <w:rsid w:val="00F71C4F"/>
    <w:rsid w:val="00F765F8"/>
    <w:rsid w:val="00F771C3"/>
    <w:rsid w:val="00F837B3"/>
    <w:rsid w:val="00F878B8"/>
    <w:rsid w:val="00F9195A"/>
    <w:rsid w:val="00FA251D"/>
    <w:rsid w:val="00FA7329"/>
    <w:rsid w:val="00FB1F72"/>
    <w:rsid w:val="00FB4B5A"/>
    <w:rsid w:val="00FD335E"/>
    <w:rsid w:val="00FD7F73"/>
    <w:rsid w:val="00FE161E"/>
    <w:rsid w:val="00FE3DA2"/>
    <w:rsid w:val="00FE4F3B"/>
    <w:rsid w:val="00FE6BD6"/>
    <w:rsid w:val="00FE6EB8"/>
    <w:rsid w:val="00FE7C8A"/>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0</TotalTime>
  <Pages>34</Pages>
  <Words>66499</Words>
  <Characters>379048</Characters>
  <Application>Microsoft Office Word</Application>
  <DocSecurity>0</DocSecurity>
  <Lines>3158</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356</cp:revision>
  <dcterms:created xsi:type="dcterms:W3CDTF">2021-02-10T19:47:00Z</dcterms:created>
  <dcterms:modified xsi:type="dcterms:W3CDTF">2021-03-02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ecd10eb-ddaf-3f03-b70b-3cb4b358b090</vt:lpwstr>
  </property>
</Properties>
</file>